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D50C0A" w14:textId="5938BAB3" w:rsidR="007E2709" w:rsidRPr="00E129EF" w:rsidRDefault="007E2709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E129EF">
        <w:rPr>
          <w:rFonts w:ascii="Times New Roman" w:hAnsi="Times New Roman" w:cs="Times New Roman"/>
          <w:b/>
          <w:bCs/>
          <w:sz w:val="20"/>
          <w:szCs w:val="20"/>
        </w:rPr>
        <w:t xml:space="preserve">Case Report </w:t>
      </w:r>
      <w:proofErr w:type="spellStart"/>
      <w:r w:rsidRPr="00E129EF">
        <w:rPr>
          <w:rFonts w:ascii="Times New Roman" w:hAnsi="Times New Roman" w:cs="Times New Roman"/>
          <w:b/>
          <w:bCs/>
          <w:sz w:val="20"/>
          <w:szCs w:val="20"/>
        </w:rPr>
        <w:t>Studies</w:t>
      </w:r>
      <w:proofErr w:type="spellEnd"/>
      <w:r w:rsidRPr="00E129EF">
        <w:rPr>
          <w:rFonts w:ascii="Times New Roman" w:hAnsi="Times New Roman" w:cs="Times New Roman"/>
          <w:b/>
          <w:bCs/>
          <w:sz w:val="20"/>
          <w:szCs w:val="20"/>
        </w:rPr>
        <w:t xml:space="preserve">: </w:t>
      </w:r>
      <w:proofErr w:type="spellStart"/>
      <w:r w:rsidRPr="00E129EF">
        <w:rPr>
          <w:rFonts w:ascii="Times New Roman" w:hAnsi="Times New Roman" w:cs="Times New Roman"/>
          <w:b/>
          <w:bCs/>
          <w:sz w:val="20"/>
          <w:szCs w:val="20"/>
        </w:rPr>
        <w:t>Invidivual</w:t>
      </w:r>
      <w:proofErr w:type="spellEnd"/>
      <w:r w:rsidRPr="00E129EF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proofErr w:type="spellStart"/>
      <w:r w:rsidRPr="00E129EF">
        <w:rPr>
          <w:rFonts w:ascii="Times New Roman" w:hAnsi="Times New Roman" w:cs="Times New Roman"/>
          <w:b/>
          <w:bCs/>
          <w:sz w:val="20"/>
          <w:szCs w:val="20"/>
        </w:rPr>
        <w:t>Characteristics</w:t>
      </w:r>
      <w:proofErr w:type="spellEnd"/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28"/>
        <w:gridCol w:w="1643"/>
        <w:gridCol w:w="1577"/>
        <w:gridCol w:w="8546"/>
      </w:tblGrid>
      <w:tr w:rsidR="00E129EF" w:rsidRPr="00E129EF" w14:paraId="7204E2AF" w14:textId="77777777" w:rsidTr="0056363E">
        <w:trPr>
          <w:trHeight w:val="78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E5D66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tud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eferenc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1E167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113F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ubject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n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57EBF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rima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45E4FBF3" w14:textId="77777777" w:rsidTr="007E2709">
        <w:trPr>
          <w:trHeight w:val="474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793FFF" w14:textId="41706121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u&lt;/Author&gt;&lt;Year&gt;2020&lt;/Year&gt;&lt;IDText&gt;Clinical analysis of 10 neonates born to mothers with 2019-nCoV pneumonia&lt;/IDText&gt;&lt;DisplayText&gt;(Zhu et al., 2020)&lt;/DisplayText&gt;&lt;record&gt;&lt;titles&gt;&lt;title&gt;Clinical analysis of 10 neonates born to mothers with 2019-nCoV pneumonia&lt;/title&gt;&lt;secondary-title&gt;Transl Pediatr&lt;/secondary-title&gt;&lt;/titles&gt;&lt;pages&gt;51-60&lt;/pages&gt;&lt;number&gt;1&lt;/number&gt;&lt;contributors&gt;&lt;authors&gt;&lt;author&gt;Zhu, H.&lt;/author&gt;&lt;author&gt;Wang, L.&lt;/author&gt;&lt;author&gt;Fang, C.&lt;/author&gt;&lt;author&gt;Peng, S.&lt;/author&gt;&lt;author&gt;Zhang, L.&lt;/author&gt;&lt;author&gt;Chang, G.&lt;/author&gt;&lt;author&gt;Xia, S.&lt;/author&gt;&lt;author&gt;Zhou, W.&lt;/author&gt;&lt;/authors&gt;&lt;/contributors&gt;&lt;added-date format="utc"&gt;1646615488&lt;/added-date&gt;&lt;ref-type name="Journal Article"&gt;17&lt;/ref-type&gt;&lt;dates&gt;&lt;year&gt;2020&lt;/year&gt;&lt;/dates&gt;&lt;rec-number&gt;1568&lt;/rec-number&gt;&lt;last-updated-date format="utc"&gt;1646624806&lt;/last-updated-date&gt;&lt;accession-num&gt;32154135&lt;/accession-num&gt;&lt;electronic-resource-num&gt;10.21037/tp.2020.02.06&lt;/electronic-resource-num&gt;&lt;volume&gt;9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Zhu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8ED3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FEBD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80AD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ful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loo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x-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pneumotórax.</w:t>
            </w:r>
          </w:p>
        </w:tc>
      </w:tr>
      <w:tr w:rsidR="00E129EF" w:rsidRPr="00E129EF" w14:paraId="6B264C60" w14:textId="77777777" w:rsidTr="007E2709">
        <w:trPr>
          <w:trHeight w:val="75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2804D" w14:textId="5C8AC61D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su&lt;/Author&gt;&lt;Year&gt;2020&lt;/Year&gt;&lt;IDText&gt;Placental SARS-CoV-2 in a pregnant woman with mild COVID-19 disease&lt;/IDText&gt;&lt;DisplayText&gt;(Hsu et al., 2020)&lt;/DisplayText&gt;&lt;record&gt;&lt;titles&gt;&lt;title&gt;Placental SARS-CoV-2 in a pregnant woman with mild COVID-19 disease&lt;/title&gt;&lt;secondary-title&gt;Journal of Medical Virology&lt;/secondary-title&gt;&lt;/titles&gt;&lt;contributors&gt;&lt;authors&gt;&lt;author&gt;Hsu, A. L.&lt;/author&gt;&lt;author&gt;Guan, M.&lt;/author&gt;&lt;author&gt;Johannesen, E.&lt;/author&gt;&lt;author&gt;Stephens, A. J.&lt;/author&gt;&lt;author&gt;Khaleel, N.&lt;/author&gt;&lt;author&gt;Kagan, N.&lt;/author&gt;&lt;author&gt;Tuhlei, B. C.&lt;/author&gt;&lt;author&gt;Wan, X. F.&lt;/author&gt;&lt;/authors&gt;&lt;/contributors&gt;&lt;added-date format="utc"&gt;1646615477&lt;/added-date&gt;&lt;ref-type name="Journal Article"&gt;17&lt;/ref-type&gt;&lt;dates&gt;&lt;year&gt;2020&lt;/year&gt;&lt;/dates&gt;&lt;rec-number&gt;1212&lt;/rec-number&gt;&lt;last-updated-date format="utc"&gt;1646624806&lt;/last-updated-date&gt;&lt;accession-num&gt;32749712&lt;/accession-num&gt;&lt;electronic-resource-num&gt;10.1002/jmv.26386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su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100D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</w:t>
            </w:r>
            <w:proofErr w:type="gram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A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8E25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FCE9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scit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 minutes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n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ircunferenc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age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</w:tr>
      <w:tr w:rsidR="00E129EF" w:rsidRPr="00E129EF" w14:paraId="7A3A94BA" w14:textId="77777777" w:rsidTr="007E2709">
        <w:trPr>
          <w:trHeight w:val="67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CFBEE" w14:textId="342BBEC5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ola&lt;/Author&gt;&lt;Year&gt;2020&lt;/Year&gt;&lt;IDText&gt;[Perinatal COVID-19 in Latin America]&lt;/IDText&gt;&lt;DisplayText&gt;(Sola et al., 2020)&lt;/DisplayText&gt;&lt;record&gt;&lt;titles&gt;&lt;title&gt;[Perinatal COVID-19 in Latin America]&lt;/title&gt;&lt;secondary-title&gt;Revista Panamericana de Salud Publica&lt;/secondary-title&gt;&lt;/titles&gt;&lt;pages&gt;e47&lt;/pages&gt;&lt;contributors&gt;&lt;authors&gt;&lt;author&gt;Sola, A.&lt;/author&gt;&lt;author&gt;Rodríguez, S.&lt;/author&gt;&lt;author&gt;Cardetti, M.&lt;/author&gt;&lt;author&gt;Dávila, C.&lt;/author&gt;&lt;/authors&gt;&lt;/contributors&gt;&lt;added-date format="utc"&gt;1646615485&lt;/added-date&gt;&lt;ref-type name="Journal Article"&gt;17&lt;/ref-type&gt;&lt;dates&gt;&lt;year&gt;2020&lt;/year&gt;&lt;/dates&gt;&lt;rec-number&gt;1472&lt;/rec-number&gt;&lt;last-updated-date format="utc"&gt;1646624806&lt;/last-updated-date&gt;&lt;accession-num&gt;32754205&lt;/accession-num&gt;&lt;electronic-resource-num&gt;10.26633/rpsp.2020.47&lt;/electronic-resource-num&gt;&lt;volume&gt;44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ola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9B97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erica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at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C180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33185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eath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fficulti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ulmona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form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CCAM)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death</w:t>
            </w:r>
          </w:p>
        </w:tc>
      </w:tr>
      <w:tr w:rsidR="00E129EF" w:rsidRPr="00E129EF" w14:paraId="58A06B79" w14:textId="77777777" w:rsidTr="007E2709">
        <w:trPr>
          <w:trHeight w:val="84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8A7D2" w14:textId="11AD9740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alvatori&lt;/Author&gt;&lt;Year&gt;2020&lt;/Year&gt;&lt;IDText&gt;Managing COVID-19-Positive Maternal-Infant Dyads: An Italian Experience&lt;/IDText&gt;&lt;DisplayText&gt;(Salvatori et al., 2020)&lt;/DisplayText&gt;&lt;record&gt;&lt;titles&gt;&lt;title&gt;Managing COVID-19-Positive Maternal-Infant Dyads: An Italian Experience&lt;/title&gt;&lt;secondary-title&gt;Breastfeeding Medicine&lt;/secondary-title&gt;&lt;/titles&gt;&lt;pages&gt;347-348&lt;/pages&gt;&lt;number&gt;5&lt;/number&gt;&lt;contributors&gt;&lt;authors&gt;&lt;author&gt;Salvatori, G.&lt;/author&gt;&lt;author&gt;De Rose, D. U.&lt;/author&gt;&lt;author&gt;Concato, C.&lt;/author&gt;&lt;author&gt;Alario, D.&lt;/author&gt;&lt;author&gt;Olivini, N.&lt;/author&gt;&lt;author&gt;Dotta, A.&lt;/author&gt;&lt;author&gt;Campana, A.&lt;/author&gt;&lt;/authors&gt;&lt;/contributors&gt;&lt;added-date format="utc"&gt;1646615484&lt;/added-date&gt;&lt;ref-type name="Journal Article"&gt;17&lt;/ref-type&gt;&lt;dates&gt;&lt;year&gt;2020&lt;/year&gt;&lt;/dates&gt;&lt;rec-number&gt;1444&lt;/rec-number&gt;&lt;last-updated-date format="utc"&gt;1646624806&lt;/last-updated-date&gt;&lt;accession-num&gt;32311273&lt;/accession-num&gt;&lt;electronic-resource-num&gt;10.1089/bfm.2020.0095&lt;/electronic-resource-num&gt;&lt;volume&gt;15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alvatori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AEDB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al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D874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BC735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nd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v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tur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yge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ppor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COVID test.</w:t>
            </w:r>
          </w:p>
        </w:tc>
      </w:tr>
      <w:tr w:rsidR="00E129EF" w:rsidRPr="00E129EF" w14:paraId="7BCBD2D8" w14:textId="77777777" w:rsidTr="007E2709">
        <w:trPr>
          <w:trHeight w:val="37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7EFA1" w14:textId="2CFB27F4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oumana&lt;/Author&gt;&lt;Year&gt;2020&lt;/Year&gt;&lt;IDText&gt;A Fatal Case of COVID-19 in an Infant with Severe Acute Malnutrition Admitted to a Paediatric Ward in Niger&lt;/IDText&gt;&lt;DisplayText&gt;(Soumana et al., 2020)&lt;/DisplayText&gt;&lt;record&gt;&lt;titles&gt;&lt;title&gt;A Fatal Case of COVID-19 in an Infant with Severe Acute Malnutrition Admitted to a Paediatric Ward in Niger&lt;/title&gt;&lt;secondary-title&gt;Case Rep Pediatr&lt;/secondary-title&gt;&lt;/titles&gt;&lt;pages&gt;8847415&lt;/pages&gt;&lt;contributors&gt;&lt;authors&gt;&lt;author&gt;Soumana, A.&lt;/author&gt;&lt;author&gt;Samaila, A.&lt;/author&gt;&lt;author&gt;Moustapha, L. M.&lt;/author&gt;&lt;author&gt;Kamaye, M.&lt;/author&gt;&lt;author&gt;Daouda, B.&lt;/author&gt;&lt;author&gt;Salifou, I. A.&lt;/author&gt;&lt;author&gt;Lagare, A.&lt;/author&gt;&lt;author&gt;Adehossi, E. O.&lt;/author&gt;&lt;author&gt;Ibrahim, M. L.&lt;/author&gt;&lt;/authors&gt;&lt;/contributors&gt;&lt;added-date format="utc"&gt;1646615485&lt;/added-date&gt;&lt;ref-type name="Journal Article"&gt;17&lt;/ref-type&gt;&lt;dates&gt;&lt;year&gt;2020&lt;/year&gt;&lt;/dates&gt;&lt;rec-number&gt;1474&lt;/rec-number&gt;&lt;last-updated-date format="utc"&gt;1646624806&lt;/last-updated-date&gt;&lt;accession-num&gt;33014499&lt;/accession-num&gt;&lt;electronic-resource-num&gt;10.1155/2020/8847415&lt;/electronic-resource-num&gt;&lt;volume&gt;202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oumana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0BD4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g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ABCD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C433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l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death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ft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nutri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SAM)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mbin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</w:t>
            </w:r>
          </w:p>
        </w:tc>
      </w:tr>
      <w:tr w:rsidR="00E129EF" w:rsidRPr="00E129EF" w14:paraId="20A4AC89" w14:textId="77777777" w:rsidTr="007E2709">
        <w:trPr>
          <w:trHeight w:val="9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64B376" w14:textId="61E45B72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30199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u&lt;/Author&gt;&lt;Year&gt;2020&lt;/Year&gt;&lt;IDText&gt;The immunologic status of newborns born to SARS-CoV-2-infected mothers in Wuhan, China&lt;/IDText&gt;&lt;DisplayText&gt;(P. Liu et al., 2020)&lt;/DisplayText&gt;&lt;record&gt;&lt;titles&gt;&lt;title&gt;The immunologic status of newborns born to SARS-CoV-2-infected mothers in Wuhan, China&lt;/title&gt;&lt;secondary-title&gt;Journal of Allergy and Clinical Immunology&lt;/secondary-title&gt;&lt;/titles&gt;&lt;pages&gt;101-109.e1&lt;/pages&gt;&lt;number&gt;1&lt;/number&gt;&lt;contributors&gt;&lt;authors&gt;&lt;author&gt;Liu, P.&lt;/author&gt;&lt;author&gt;Zheng, J.&lt;/author&gt;&lt;author&gt;Yang, P.&lt;/author&gt;&lt;author&gt;Wang, X.&lt;/author&gt;&lt;author&gt;Wei, C.&lt;/author&gt;&lt;author&gt;Zhang, S.&lt;/author&gt;&lt;author&gt;Feng, S.&lt;/author&gt;&lt;author&gt;Lan, J.&lt;/author&gt;&lt;author&gt;He, B.&lt;/author&gt;&lt;author&gt;Zhao, D.&lt;/author&gt;&lt;author&gt;Li, J.&lt;/author&gt;&lt;author&gt;Zhang, Y.&lt;/author&gt;&lt;/authors&gt;&lt;/contributors&gt;&lt;added-date format="utc"&gt;1646615479&lt;/added-date&gt;&lt;ref-type name="Journal Article"&gt;17&lt;/ref-type&gt;&lt;dates&gt;&lt;year&gt;2020&lt;/year&gt;&lt;/dates&gt;&lt;rec-number&gt;1278&lt;/rec-number&gt;&lt;last-updated-date format="utc"&gt;1646624806&lt;/last-updated-date&gt;&lt;accession-num&gt;32437740&lt;/accession-num&gt;&lt;electronic-resource-num&gt;10.1016/j.jaci.2020.04.038&lt;/electronic-resource-num&gt;&lt;volume&gt;146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30199"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P. Liu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458D9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6680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E26E0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ful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loo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mag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est.</w:t>
            </w:r>
          </w:p>
        </w:tc>
      </w:tr>
      <w:tr w:rsidR="00E129EF" w:rsidRPr="00E129EF" w14:paraId="3D3ABD91" w14:textId="77777777" w:rsidTr="007E2709">
        <w:trPr>
          <w:trHeight w:val="70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BC601" w14:textId="734EDE12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&lt;/Author&gt;&lt;Year&gt;2020&lt;/Year&gt;&lt;IDText&gt;No Obviously Adverse Pregnancy Complications and Outcomes of the Recovered Pregnant Women from COVID-19&lt;/IDText&gt;&lt;DisplayText&gt;(Fan et al., 2020)&lt;/DisplayText&gt;&lt;record&gt;&lt;titles&gt;&lt;title&gt;No Obviously Adverse Pregnancy Complications and Outcomes of the Recovered Pregnant Women from COVID-19&lt;/title&gt;&lt;secondary-title&gt;Reproductive Toxicology&lt;/secondary-title&gt;&lt;/titles&gt;&lt;contributors&gt;&lt;authors&gt;&lt;author&gt;Fan, C.&lt;/author&gt;&lt;author&gt;Guo, Y.&lt;/author&gt;&lt;author&gt;Qu, P.&lt;/author&gt;&lt;author&gt;Wang, S.&lt;/author&gt;&lt;author&gt;Wang, M.&lt;/author&gt;&lt;author&gt;Yuan, J.&lt;/author&gt;&lt;author&gt;Li, C.&lt;/author&gt;&lt;author&gt;Gao, L.&lt;/author&gt;&lt;author&gt;Pang, Y.&lt;/author&gt;&lt;author&gt;Li, Z.&lt;/author&gt;&lt;author&gt;Wang, B.&lt;/author&gt;&lt;/authors&gt;&lt;/contributors&gt;&lt;added-date format="utc"&gt;1646615475&lt;/added-date&gt;&lt;ref-type name="Journal Article"&gt;17&lt;/ref-type&gt;&lt;dates&gt;&lt;year&gt;2020&lt;/year&gt;&lt;/dates&gt;&lt;rec-number&gt;1157&lt;/rec-number&gt;&lt;last-updated-date format="utc"&gt;1646624806&lt;/last-updated-date&gt;&lt;accession-num&gt;33249229&lt;/accession-num&gt;&lt;electronic-resource-num&gt;10.1016/j.reprotox.2020.11.008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an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8041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16CC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67BFE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ex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phyxia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death.</w:t>
            </w:r>
          </w:p>
        </w:tc>
      </w:tr>
      <w:tr w:rsidR="00E129EF" w:rsidRPr="00E129EF" w14:paraId="0B971068" w14:textId="77777777" w:rsidTr="007E2709">
        <w:trPr>
          <w:trHeight w:val="56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72EAF" w14:textId="4E272D7A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Xu&lt;/Author&gt;&lt;Year&gt;2020&lt;/Year&gt;&lt;IDText&gt;Material hardship and parenting stress among grandparent kinship providers during the COVID-19 pandemic: The mediating role of grandparents&amp;apos; mental health&lt;/IDText&gt;&lt;DisplayText&gt;(Xu et al., 2020)&lt;/DisplayText&gt;&lt;record&gt;&lt;titles&gt;&lt;title&gt;Material hardship and parenting stress among grandparent kinship providers during the COVID-19 pandemic: The mediating role of grandparents&amp;apos; mental health&lt;/title&gt;&lt;secondary-title&gt;Child Abuse and Neglect&lt;/secondary-title&gt;&lt;/titles&gt;&lt;pages&gt;104700&lt;/pages&gt;&lt;contributors&gt;&lt;authors&gt;&lt;author&gt;Xu, Y.&lt;/author&gt;&lt;author&gt;Wu, Q.&lt;/author&gt;&lt;author&gt;Levkoff, S. E.&lt;/author&gt;&lt;author&gt;Jedwab, M.&lt;/author&gt;&lt;/authors&gt;&lt;/contributors&gt;&lt;added-date format="utc"&gt;1646615487&lt;/added-date&gt;&lt;ref-type name="Journal Article"&gt;17&lt;/ref-type&gt;&lt;dates&gt;&lt;year&gt;2020&lt;/year&gt;&lt;/dates&gt;&lt;rec-number&gt;1535&lt;/rec-number&gt;&lt;last-updated-date format="utc"&gt;1646624806&lt;/last-updated-date&gt;&lt;accession-num&gt;32854948&lt;/accession-num&gt;&lt;electronic-resource-num&gt;10.1016/j.chiabu.2020.104700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Xu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69C3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</w:t>
            </w:r>
            <w:proofErr w:type="gram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A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4672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6870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rel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parental stress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mil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ateri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dship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egiv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s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randparent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i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en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l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MHI-5)</w:t>
            </w:r>
          </w:p>
        </w:tc>
      </w:tr>
      <w:tr w:rsidR="00E129EF" w:rsidRPr="00EC59DB" w14:paraId="795997FF" w14:textId="77777777" w:rsidTr="007E2709">
        <w:trPr>
          <w:trHeight w:val="76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D18BC" w14:textId="3909A25C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lay&lt;/Author&gt;&lt;Year&gt;2020&lt;/Year&gt;&lt;IDText&gt;The clinical findings and outcomes of symptomatic pregnant women diagnosed with or suspected of having coronavirus disease 2019 in a tertiary pandemic hospital in Istanbul, Turkey&lt;/IDText&gt;&lt;DisplayText&gt;(Alay et al., 2020)&lt;/DisplayText&gt;&lt;record&gt;&lt;titles&gt;&lt;title&gt;The clinical findings and outcomes of symptomatic pregnant women diagnosed with or suspected of having coronavirus disease 2019 in a tertiary pandemic hospital in Istanbul, Turkey&lt;/title&gt;&lt;secondary-title&gt;Journal of Obstetrics and Gynaecology Research&lt;/secondary-title&gt;&lt;/titles&gt;&lt;contributors&gt;&lt;authors&gt;&lt;author&gt;Alay, I.&lt;/author&gt;&lt;author&gt;Yildiz, S.&lt;/author&gt;&lt;author&gt;Kaya, C.&lt;/author&gt;&lt;author&gt;Yasar, K. K.&lt;/author&gt;&lt;author&gt;Aydin, O. A.&lt;/author&gt;&lt;author&gt;Karaosmanoglu, H. K.&lt;/author&gt;&lt;author&gt;Aydeniz, B.&lt;/author&gt;&lt;author&gt;Salihoglu, O.&lt;/author&gt;&lt;author&gt;Yaşar, L.&lt;/author&gt;&lt;author&gt;Ekin, M.&lt;/author&gt;&lt;/authors&gt;&lt;/contributors&gt;&lt;added-date format="utc"&gt;1646615472&lt;/added-date&gt;&lt;ref-type name="Journal Article"&gt;17&lt;/ref-type&gt;&lt;dates&gt;&lt;year&gt;2020&lt;/year&gt;&lt;/dates&gt;&lt;rec-number&gt;1047&lt;/rec-number&gt;&lt;last-updated-date format="utc"&gt;1646624806&lt;/last-updated-date&gt;&lt;accession-num&gt;32954601&lt;/accession-num&gt;&lt;electronic-resource-num&gt;10.1111/jog.14493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Alay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AAB8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urke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4367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0A1879" w14:textId="77777777" w:rsidR="006A31B5" w:rsidRPr="00EC59DB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eonates born to covid-positive mothers' outcomes: fetal distress, age and weight at birth, NICU admission, Apgar 1 and 5</w:t>
            </w:r>
            <w:proofErr w:type="gramStart"/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,  COVID</w:t>
            </w:r>
            <w:proofErr w:type="gramEnd"/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wab test.</w:t>
            </w:r>
          </w:p>
        </w:tc>
      </w:tr>
      <w:tr w:rsidR="00E129EF" w:rsidRPr="00E129EF" w14:paraId="1B78FCAC" w14:textId="77777777" w:rsidTr="007E2709">
        <w:trPr>
          <w:trHeight w:val="82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8FAC2" w14:textId="5902ED65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ehta&lt;/Author&gt;&lt;Year&gt;2020&lt;/Year&gt;&lt;IDText&gt;Novel coronavirus-related acute respiratory distress syndrome in a patient with twin pregnancy: A case report&lt;/IDText&gt;&lt;DisplayText&gt;(Mehta et al., 2020)&lt;/DisplayText&gt;&lt;record&gt;&lt;titles&gt;&lt;title&gt;Novel coronavirus-related acute respiratory distress syndrome in a patient with twin pregnancy: A case report&lt;/title&gt;&lt;secondary-title&gt;Case Rep Womens Health&lt;/secondary-title&gt;&lt;/titles&gt;&lt;pages&gt;e00220&lt;/pages&gt;&lt;contributors&gt;&lt;authors&gt;&lt;author&gt;Mehta, H.&lt;/author&gt;&lt;author&gt;Ivanovic, S.&lt;/author&gt;&lt;author&gt;Cronin, A.&lt;/author&gt;&lt;author&gt;VanBrunt, L.&lt;/author&gt;&lt;author&gt;Mistry, N.&lt;/author&gt;&lt;author&gt;Miller, R.&lt;/author&gt;&lt;author&gt;Yodice, P.&lt;/author&gt;&lt;author&gt;Rezai, F.&lt;/author&gt;&lt;/authors&gt;&lt;/contributors&gt;&lt;added-date format="utc"&gt;1646615480&lt;/added-date&gt;&lt;ref-type name="Journal Article"&gt;17&lt;/ref-type&gt;&lt;dates&gt;&lt;year&gt;2020&lt;/year&gt;&lt;/dates&gt;&lt;rec-number&gt;1319&lt;/rec-number&gt;&lt;last-updated-date format="utc"&gt;1646624806&lt;/last-updated-date&gt;&lt;accession-num&gt;32426242&lt;/accession-num&gt;&lt;electronic-resource-num&gt;10.1016/j.crwh.2020.e00220&lt;/electronic-resource-num&gt;&lt;volume&gt;2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ehta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8DEB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</w:t>
            </w:r>
            <w:proofErr w:type="gram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A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3C34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8581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ex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alveola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morrhag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chanic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ntil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</w:tr>
      <w:tr w:rsidR="00E129EF" w:rsidRPr="00E129EF" w14:paraId="713B42F3" w14:textId="77777777" w:rsidTr="007E2709">
        <w:trPr>
          <w:trHeight w:val="70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20570" w14:textId="10D8D9A3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mali Aghdam&lt;/Author&gt;&lt;Year&gt;2020&lt;/Year&gt;&lt;IDText&gt;Novel coronavirus in a 15-day-old neonate with clinical signs of sepsis, a case report&lt;/IDText&gt;&lt;DisplayText&gt;(Kamali Aghdam et al., 2020)&lt;/DisplayText&gt;&lt;record&gt;&lt;titles&gt;&lt;title&gt;Novel coronavirus in a 15-day-old neonate with clinical signs of sepsis, a case report&lt;/title&gt;&lt;secondary-title&gt;Infect Dis (Lond)&lt;/secondary-title&gt;&lt;/titles&gt;&lt;pages&gt;427-429&lt;/pages&gt;&lt;number&gt;6&lt;/number&gt;&lt;contributors&gt;&lt;authors&gt;&lt;author&gt;Kamali Aghdam, M.&lt;/author&gt;&lt;author&gt;Jafari, N.&lt;/author&gt;&lt;author&gt;Eftekhari, K.&lt;/author&gt;&lt;/authors&gt;&lt;/contributors&gt;&lt;added-date format="utc"&gt;1646615477&lt;/added-date&gt;&lt;ref-type name="Journal Article"&gt;17&lt;/ref-type&gt;&lt;dates&gt;&lt;year&gt;2020&lt;/year&gt;&lt;/dates&gt;&lt;rec-number&gt;1232&lt;/rec-number&gt;&lt;last-updated-date format="utc"&gt;1646624806&lt;/last-updated-date&gt;&lt;accession-num&gt;32233816&lt;/accession-num&gt;&lt;electronic-resource-num&gt;10.1080/23744235.2020.1747634&lt;/electronic-resource-num&gt;&lt;volume&gt;52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amali Aghdam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760F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EEF3C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B57F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VID-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sitv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i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tres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e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rame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vale (PFO).</w:t>
            </w:r>
          </w:p>
        </w:tc>
      </w:tr>
      <w:tr w:rsidR="00E129EF" w:rsidRPr="00E129EF" w14:paraId="088106AC" w14:textId="77777777" w:rsidTr="0056363E">
        <w:trPr>
          <w:trHeight w:val="746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44D68" w14:textId="67D0FDB8" w:rsidR="0056363E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lverstein&lt;/Author&gt;&lt;Year&gt;2020&lt;/Year&gt;&lt;IDText&gt;Acute Respiratory Decompensation Requiring Intubation in Pregnant Women with SARS-CoV-2 (COVID-19)&lt;/IDText&gt;&lt;DisplayText&gt;(Silverstein et al., 2020)&lt;/DisplayText&gt;&lt;record&gt;&lt;titles&gt;&lt;title&gt;Acute Respiratory Decompensation Requiring Intubation in Pregnant Women with SARS-CoV-2 (COVID-19)&lt;/title&gt;&lt;secondary-title&gt;AJP Rep&lt;/secondary-title&gt;&lt;/titles&gt;&lt;pages&gt;e169-e175&lt;/pages&gt;&lt;number&gt;2&lt;/number&gt;&lt;contributors&gt;&lt;authors&gt;&lt;author&gt;Silverstein, J. S.&lt;/author&gt;&lt;author&gt;Limaye, M. A.&lt;/author&gt;&lt;author&gt;Brubaker, S. G.&lt;/author&gt;&lt;author&gt;Roman, A. S.&lt;/author&gt;&lt;author&gt;Bautista, J.&lt;/author&gt;&lt;author&gt;Chervenak, J.&lt;/author&gt;&lt;author&gt;Ratner, A. J.&lt;/author&gt;&lt;author&gt;Sommer, P. M.&lt;/author&gt;&lt;author&gt;Roselli, N. M.&lt;/author&gt;&lt;author&gt;Gibson, C. D.&lt;/author&gt;&lt;author&gt;Ellenberg, D.&lt;/author&gt;&lt;author&gt;Penfield, C. A.&lt;/author&gt;&lt;/authors&gt;&lt;/contributors&gt;&lt;added-date format="utc"&gt;1646615485&lt;/added-date&gt;&lt;ref-type name="Journal Article"&gt;17&lt;/ref-type&gt;&lt;dates&gt;&lt;year&gt;2020&lt;/year&gt;&lt;/dates&gt;&lt;rec-number&gt;1468&lt;/rec-number&gt;&lt;last-updated-date format="utc"&gt;1646624806&lt;/last-updated-date&gt;&lt;accession-num&gt;32509416&lt;/accession-num&gt;&lt;electronic-resource-num&gt;10.1055/s-0040-1712925&lt;/electronic-resource-num&gt;&lt;volume&gt;1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ilverstein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A3C44" w14:textId="77777777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</w:t>
            </w:r>
            <w:proofErr w:type="gram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A</w:t>
            </w:r>
            <w:proofErr w:type="gramEnd"/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6B9FF" w14:textId="77777777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1A3572" w14:textId="3D24A470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ex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</w:t>
            </w:r>
          </w:p>
        </w:tc>
      </w:tr>
      <w:tr w:rsidR="00E129EF" w:rsidRPr="00E129EF" w14:paraId="58C74E1B" w14:textId="77777777" w:rsidTr="0056363E">
        <w:trPr>
          <w:trHeight w:val="753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EC6B9" w14:textId="7D2C372E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errazzi&lt;/Author&gt;&lt;Year&gt;2020&lt;/Year&gt;&lt;IDText&gt;Vaginal delivery in SARS-CoV-2-infected pregnant women in Northern Italy: a retrospective analysis&lt;/IDText&gt;&lt;DisplayText&gt;(Ferrazzi et al., 2020)&lt;/DisplayText&gt;&lt;record&gt;&lt;urls&gt;&lt;related-urls&gt;&lt;url&gt;http://ezp-prod1.hul.harvard.edu/login?url=http://search.ebscohost.com/login.aspx?direct=true&amp;amp;db=rzh&amp;amp;AN=144472473&amp;amp;site=ehost-live&amp;amp;scope=site&lt;/url&gt;&lt;/related-urls&gt;&lt;/urls&gt;&lt;titles&gt;&lt;title&gt;Vaginal delivery in SARS-CoV-2-infected pregnant women in Northern Italy: a retrospective analysis&lt;/title&gt;&lt;secondary-title&gt;BJOG: An International Journal of Obstetrics and Gynaecology&lt;/secondary-title&gt;&lt;/titles&gt;&lt;pages&gt;1116-1121&lt;/pages&gt;&lt;number&gt;9&lt;/number&gt;&lt;contributors&gt;&lt;authors&gt;&lt;author&gt;Ferrazzi, E.&lt;/author&gt;&lt;author&gt;Frigerio, L.&lt;/author&gt;&lt;author&gt;Savasi, V.&lt;/author&gt;&lt;author&gt;Vergani, P.&lt;/author&gt;&lt;author&gt;Prefumo, F.&lt;/author&gt;&lt;author&gt;Barresi, S.&lt;/author&gt;&lt;author&gt;Bianchi, S.&lt;/author&gt;&lt;author&gt;Ciriello, E.&lt;/author&gt;&lt;author&gt;Facchinetti, F.&lt;/author&gt;&lt;author&gt;Gervasi, M. T.&lt;/author&gt;&lt;author&gt;Iurlaro, E.&lt;/author&gt;&lt;author&gt;Kustermann, A.&lt;/author&gt;&lt;author&gt;Mangili, G.&lt;/author&gt;&lt;author&gt;Mosca, F.&lt;/author&gt;&lt;author&gt;Patanè, L.&lt;/author&gt;&lt;author&gt;Spazzini, D.&lt;/author&gt;&lt;author&gt;Spinillo, A.&lt;/author&gt;&lt;author&gt;Trojano, G.&lt;/author&gt;&lt;author&gt;Vignali, M.&lt;/author&gt;&lt;author&gt;Villa, A.&lt;/author&gt;&lt;/authors&gt;&lt;/contributors&gt;&lt;added-date format="utc"&gt;1646615475&lt;/added-date&gt;&lt;pub-location&gt;Malden, Massachusetts&lt;/pub-location&gt;&lt;ref-type name="Journal Article"&gt;17&lt;/ref-type&gt;&lt;dates&gt;&lt;year&gt;2020&lt;/year&gt;&lt;/dates&gt;&lt;rec-number&gt;1169&lt;/rec-number&gt;&lt;publisher&gt;Wiley-Blackwell&lt;/publisher&gt;&lt;last-updated-date format="utc"&gt;1646624806&lt;/last-updated-date&gt;&lt;accession-num&gt;144472473. Language: English. Entry Date: 20201021. Revision Date: 20201023. Publication Type: journal article. Journal Subset: Biomedical&lt;/accession-num&gt;&lt;electronic-resource-num&gt;10.1111/1471-0528.16278&lt;/electronic-resource-num&gt;&lt;volume&gt;12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errazzi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A627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al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0AFC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A4F7E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eastfee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vaginal delivery.</w:t>
            </w:r>
          </w:p>
        </w:tc>
      </w:tr>
      <w:tr w:rsidR="00E129EF" w:rsidRPr="00EC59DB" w14:paraId="2F45831C" w14:textId="77777777" w:rsidTr="0056363E">
        <w:trPr>
          <w:trHeight w:val="56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C3EF1" w14:textId="7175A6CB" w:rsidR="006A31B5" w:rsidRPr="00E129EF" w:rsidRDefault="002A0958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ang&lt;/Author&gt;&lt;Year&gt;2020&lt;/Year&gt;&lt;IDText&gt;Clinical characteristics and risk assessment of newborns born to mothers with COVID-19&lt;/IDText&gt;&lt;DisplayText&gt;(Yang et al., 2020)&lt;/DisplayText&gt;&lt;record&gt;&lt;titles&gt;&lt;title&gt;Clinical characteristics and risk assessment of newborns born to mothers with COVID-19&lt;/title&gt;&lt;secondary-title&gt;Journal of Clinical Virology&lt;/secondary-title&gt;&lt;/titles&gt;&lt;pages&gt;104356&lt;/pages&gt;&lt;contributors&gt;&lt;authors&gt;&lt;author&gt;Yang, P.&lt;/author&gt;&lt;author&gt;Wang, X.&lt;/author&gt;&lt;author&gt;Liu, P.&lt;/author&gt;&lt;author&gt;Wei, C.&lt;/author&gt;&lt;author&gt;He, B.&lt;/author&gt;&lt;author&gt;Zheng, J.&lt;/author&gt;&lt;author&gt;Zhao, D.&lt;/author&gt;&lt;/authors&gt;&lt;/contributors&gt;&lt;added-date format="utc"&gt;1646615487&lt;/added-date&gt;&lt;ref-type name="Journal Article"&gt;17&lt;/ref-type&gt;&lt;dates&gt;&lt;year&gt;2020&lt;/year&gt;&lt;/dates&gt;&lt;rec-number&gt;1543&lt;/rec-number&gt;&lt;last-updated-date format="utc"&gt;1646624806&lt;/last-updated-date&gt;&lt;accession-num&gt;32302955&lt;/accession-num&gt;&lt;electronic-resource-num&gt;10.1016/j.jcv.2020.104356&lt;/electronic-resource-num&gt;&lt;volume&gt;12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Yang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79B4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D238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F99E95" w14:textId="77777777" w:rsidR="006A31B5" w:rsidRPr="00EC59DB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eonates born to covid-positive mothers' outcomes: age and weight at bith, Apgar at 1 and 5m, NICU admission, respiratory support, COVID </w:t>
            </w:r>
            <w:proofErr w:type="gramStart"/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est(</w:t>
            </w:r>
            <w:proofErr w:type="gramEnd"/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hroat sawb, umbilical cord ans amniotic fluid.</w:t>
            </w:r>
          </w:p>
        </w:tc>
      </w:tr>
      <w:tr w:rsidR="00E129EF" w:rsidRPr="00E129EF" w14:paraId="221F43A7" w14:textId="77777777" w:rsidTr="0056363E">
        <w:trPr>
          <w:trHeight w:val="846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39FDE" w14:textId="427BCD18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u&lt;/Author&gt;&lt;Year&gt;2020&lt;/Year&gt;&lt;IDText&gt;Clinical characteristics of 19 neonates born to mothers with COVID-19&lt;/IDText&gt;&lt;DisplayText&gt;(W. Liu, J. Wang, et al., 2020)&lt;/DisplayText&gt;&lt;record&gt;&lt;titles&gt;&lt;title&gt;Clinical characteristics of 19 neonates born to mothers with COVID-19&lt;/title&gt;&lt;secondary-title&gt;Frontiers of Medicine&lt;/secondary-title&gt;&lt;/titles&gt;&lt;pages&gt;193-198&lt;/pages&gt;&lt;number&gt;2&lt;/number&gt;&lt;contributors&gt;&lt;authors&gt;&lt;author&gt;Liu, W.&lt;/author&gt;&lt;author&gt;Wang, J.&lt;/author&gt;&lt;author&gt;Li, W.&lt;/author&gt;&lt;author&gt;Zhou, Z.&lt;/author&gt;&lt;author&gt;Liu, S.&lt;/author&gt;&lt;author&gt;Rong, Z.&lt;/author&gt;&lt;/authors&gt;&lt;/contributors&gt;&lt;added-date format="utc"&gt;1646615479&lt;/added-date&gt;&lt;ref-type name="Journal Article"&gt;17&lt;/ref-type&gt;&lt;dates&gt;&lt;year&gt;2020&lt;/year&gt;&lt;/dates&gt;&lt;rec-number&gt;1281&lt;/rec-number&gt;&lt;last-updated-date format="utc"&gt;1646624806&lt;/last-updated-date&gt;&lt;accession-num&gt;32285380&lt;/accession-num&gt;&lt;electronic-resource-num&gt;10.1007/s11684-020-0772-y&lt;/electronic-resource-num&gt;&lt;volume&gt;14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B046AF"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W. Liu, J. Wang,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8C13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861D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4D9A2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ful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loo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x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mmediat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ar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o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14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y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</w:p>
        </w:tc>
      </w:tr>
      <w:tr w:rsidR="00E129EF" w:rsidRPr="00E129EF" w14:paraId="7AC5E8FD" w14:textId="77777777" w:rsidTr="0056363E">
        <w:trPr>
          <w:trHeight w:val="98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318B7" w14:textId="7A7A787E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zama&lt;/Author&gt;&lt;Year&gt;2021&lt;/Year&gt;&lt;IDText&gt;Pre and post-natal epidemiological and clinical features of neonates born from mothers infected with COVID-19 and 14-day follow-up post discharge in Lima, Peru&lt;/IDText&gt;&lt;DisplayText&gt;(Lizama et al., 2021)&lt;/DisplayText&gt;&lt;record&gt;&lt;urls&gt;&lt;related-urls&gt;&lt;url&gt;https://www.embase.com/search/results?subaction=viewrecord&amp;amp;id=L2011906565&amp;amp;from=export&lt;/url&gt;&lt;/related-urls&gt;&lt;/urls&gt;&lt;titles&gt;&lt;title&gt;Pre and post-natal epidemiological and clinical features of neonates born from mothers infected with COVID-19 and 14-day follow-up post discharge in Lima, Peru&lt;/title&gt;&lt;secondary-title&gt;Revista Medica Herediana&lt;/secondary-title&gt;&lt;/titles&gt;&lt;pages&gt;5-11&lt;/pages&gt;&lt;number&gt;1&lt;/number&gt;&lt;contributors&gt;&lt;authors&gt;&lt;author&gt;Lizama, O.&lt;/author&gt;&lt;author&gt;Mucha, J.&lt;/author&gt;&lt;author&gt;del Carmen Chincaro, M.&lt;/author&gt;&lt;author&gt;Giraldo, G.&lt;/author&gt;&lt;author&gt;Salazar, J.&lt;/author&gt;&lt;author&gt;Agüero, K.&lt;/author&gt;&lt;author&gt;García, C.&lt;/author&gt;&lt;author&gt;Ulloa, J.&lt;/author&gt;&lt;author&gt;Espinoza, D.&lt;/author&gt;&lt;/authors&gt;&lt;/contributors&gt;&lt;added-date format="utc"&gt;1646615479&lt;/added-date&gt;&lt;ref-type name="Journal Article"&gt;17&lt;/ref-type&gt;&lt;dates&gt;&lt;year&gt;2021&lt;/year&gt;&lt;/dates&gt;&lt;rec-number&gt;1284&lt;/rec-number&gt;&lt;last-updated-date format="utc"&gt;1646624806&lt;/last-updated-date&gt;&lt;electronic-resource-num&gt;10.20453/RMH.V32I1.3942&lt;/electronic-resource-num&gt;&lt;volume&gt;32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Lizama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7DD0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81AE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6C1DF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station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ex, COVID PC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w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eastfee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yp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ospi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ft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harg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hospi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. Neonatal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ymptom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r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s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alysed</w:t>
            </w:r>
            <w:proofErr w:type="spellEnd"/>
          </w:p>
        </w:tc>
      </w:tr>
      <w:tr w:rsidR="00E129EF" w:rsidRPr="00E129EF" w14:paraId="0CB2BB62" w14:textId="77777777" w:rsidTr="0056363E">
        <w:trPr>
          <w:trHeight w:val="864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81977" w14:textId="39FD0919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asucci&lt;/Author&gt;&lt;Year&gt;2020&lt;/Year&gt;&lt;IDText&gt;Safe Perinatal Management of Neonates Born to SARS-CoV-2 Positive Mothers at the Epicenter of the Italian Epidemic&lt;/IDText&gt;&lt;DisplayText&gt;(Biasucci et al., 2020)&lt;/DisplayText&gt;&lt;record&gt;&lt;urls&gt;&lt;related-urls&gt;&lt;url&gt;https://www.embase.com/search/results?subaction=viewrecord&amp;amp;id=L633376566&amp;amp;from=export&lt;/url&gt;&lt;/related-urls&gt;&lt;/urls&gt;&lt;titles&gt;&lt;title&gt;Safe Perinatal Management of Neonates Born to SARS-CoV-2 Positive Mothers at the Epicenter of the Italian Epidemic&lt;/title&gt;&lt;secondary-title&gt;Frontiers in Pediatrics&lt;/secondary-title&gt;&lt;/titles&gt;&lt;contributors&gt;&lt;authors&gt;&lt;author&gt;Biasucci, G.&lt;/author&gt;&lt;author&gt;Cannalire, G.&lt;/author&gt;&lt;author&gt;Raymond, A.&lt;/author&gt;&lt;author&gt;Capra, M. E.&lt;/author&gt;&lt;author&gt;Benenati, B.&lt;/author&gt;&lt;author&gt;Vadacca, G.&lt;/author&gt;&lt;author&gt;Schiavo, R.&lt;/author&gt;&lt;author&gt;Pavesi, C.&lt;/author&gt;&lt;author&gt;Bonini, R.&lt;/author&gt;&lt;/authors&gt;&lt;/contributors&gt;&lt;added-date format="utc"&gt;1646615473&lt;/added-date&gt;&lt;ref-type name="Journal Article"&gt;17&lt;/ref-type&gt;&lt;dates&gt;&lt;year&gt;2020&lt;/year&gt;&lt;/dates&gt;&lt;rec-number&gt;1071&lt;/rec-number&gt;&lt;last-updated-date format="utc"&gt;1646624806&lt;/last-updated-date&gt;&lt;electronic-resource-num&gt;10.3389/fped.2020.565522&lt;/electronic-resource-num&gt;&lt;volume&gt;8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Biasucci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59EE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al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DF85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D9F3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x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5’Apgar score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3 D7 D14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oom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-in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ea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e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ymptom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hospital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ymptom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ft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harge</w:t>
            </w:r>
            <w:proofErr w:type="spellEnd"/>
          </w:p>
        </w:tc>
      </w:tr>
      <w:tr w:rsidR="00E129EF" w:rsidRPr="00E129EF" w14:paraId="5CA1E7E4" w14:textId="77777777" w:rsidTr="0056363E">
        <w:trPr>
          <w:trHeight w:val="3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B585F" w14:textId="13E9C7D2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mity&lt;/Author&gt;&lt;Year&gt;2021&lt;/Year&gt;&lt;IDText&gt;Pneumothorax in Neonates Born to COVID-19-Positive Mothers: Fact or Fortuity?&lt;/IDText&gt;&lt;DisplayText&gt;(Kamity et al., 2021)&lt;/DisplayText&gt;&lt;record&gt;&lt;titles&gt;&lt;title&gt;Pneumothorax in Neonates Born to COVID-19-Positive Mothers: Fact or Fortuity?&lt;/title&gt;&lt;secondary-title&gt;AJP Rep&lt;/secondary-title&gt;&lt;/titles&gt;&lt;pages&gt;e49-e53&lt;/pages&gt;&lt;number&gt;1&lt;/number&gt;&lt;contributors&gt;&lt;authors&gt;&lt;author&gt;Kamity, R.&lt;/author&gt;&lt;author&gt;Nayak, A.&lt;/author&gt;&lt;author&gt;Dumpa, V.&lt;/author&gt;&lt;/authors&gt;&lt;/contributors&gt;&lt;added-date format="utc"&gt;1646615477&lt;/added-date&gt;&lt;ref-type name="Journal Article"&gt;17&lt;/ref-type&gt;&lt;dates&gt;&lt;year&gt;2021&lt;/year&gt;&lt;/dates&gt;&lt;rec-number&gt;1233&lt;/rec-number&gt;&lt;last-updated-date format="utc"&gt;1646624806&lt;/last-updated-date&gt;&lt;accession-num&gt;33767908&lt;/accession-num&gt;&lt;electronic-resource-num&gt;10.1055/s-0041-1726020&lt;/electronic-resource-num&gt;&lt;volume&gt;11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amity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A101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</w:t>
            </w:r>
            <w:proofErr w:type="gram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A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7816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BC71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laps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ungs</w:t>
            </w:r>
            <w:proofErr w:type="spellEnd"/>
          </w:p>
        </w:tc>
      </w:tr>
      <w:tr w:rsidR="00E129EF" w:rsidRPr="00E129EF" w14:paraId="56312088" w14:textId="77777777" w:rsidTr="0056363E">
        <w:trPr>
          <w:trHeight w:val="45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9FF8D" w14:textId="0FE23F4D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anchi&lt;/Author&gt;&lt;Year&gt;2020&lt;/Year&gt;&lt;IDText&gt;COVID-19 and mental health in the obstetric population: a lesson from a case of puerperal psychosis&lt;/IDText&gt;&lt;DisplayText&gt;(Franchi et al., 2020)&lt;/DisplayText&gt;&lt;record&gt;&lt;titles&gt;&lt;title&gt;COVID-19 and mental health in the obstetric population: a lesson from a case of puerperal psychosis&lt;/title&gt;&lt;secondary-title&gt;Minerva Ginecologica&lt;/secondary-title&gt;&lt;/titles&gt;&lt;pages&gt;355-357&lt;/pages&gt;&lt;number&gt;5&lt;/number&gt;&lt;contributors&gt;&lt;authors&gt;&lt;author&gt;Franchi, M.&lt;/author&gt;&lt;author&gt;Del Piccolo, L.&lt;/author&gt;&lt;author&gt;Bosco, M.&lt;/author&gt;&lt;author&gt;Tosadori, C.&lt;/author&gt;&lt;author&gt;Casarin, J.&lt;/author&gt;&lt;author&gt;Laganà, A. S.&lt;/author&gt;&lt;author&gt;Garzon, S.&lt;/author&gt;&lt;/authors&gt;&lt;/contributors&gt;&lt;added-date format="utc"&gt;1646615476&lt;/added-date&gt;&lt;ref-type name="Journal Article"&gt;17&lt;/ref-type&gt;&lt;dates&gt;&lt;year&gt;2020&lt;/year&gt;&lt;/dates&gt;&lt;rec-number&gt;1174&lt;/rec-number&gt;&lt;last-updated-date format="utc"&gt;1646624806&lt;/last-updated-date&gt;&lt;accession-num&gt;32720801&lt;/accession-num&gt;&lt;electronic-resource-num&gt;10.23736/s0026-4784.20.04606-7&lt;/electronic-resource-num&gt;&lt;volume&gt;72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ranchi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DA96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al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7A9F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FFECE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VID 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-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stpartu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ychosi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ya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aration</w:t>
            </w:r>
            <w:proofErr w:type="spellEnd"/>
          </w:p>
        </w:tc>
      </w:tr>
      <w:tr w:rsidR="00E129EF" w:rsidRPr="00E129EF" w14:paraId="2C2437F6" w14:textId="77777777" w:rsidTr="0056363E">
        <w:trPr>
          <w:trHeight w:val="56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B9D27B" w14:textId="1B09F056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endoza-Hernández&lt;/Author&gt;&lt;Year&gt;2021&lt;/Year&gt;&lt;IDText&gt;Probable Case of Vertical Transmission of SARS-CoV-2 in a Newborn in Mexico&lt;/IDText&gt;&lt;DisplayText&gt;(Mendoza-Hernández et al., 2021)&lt;/DisplayText&gt;&lt;record&gt;&lt;titles&gt;&lt;title&gt;Probable Case of Vertical Transmission of SARS-CoV-2 in a Newborn in Mexico&lt;/title&gt;&lt;secondary-title&gt;Neonatology&lt;/secondary-title&gt;&lt;/titles&gt;&lt;pages&gt;1-4&lt;/pages&gt;&lt;contributors&gt;&lt;authors&gt;&lt;author&gt;Mendoza-Hernández, M.&lt;/author&gt;&lt;author&gt;Huerta-Niño de Rivera, I.&lt;/author&gt;&lt;author&gt;Yoldi-Negrete, M.&lt;/author&gt;&lt;author&gt;Saviñon-Tejeda, P.&lt;/author&gt;&lt;author&gt;Franco-Cendejas, R.&lt;/author&gt;&lt;author&gt;López-Jácome, L. E.&lt;/author&gt;&lt;author&gt;Navarro-Castellanos, I.&lt;/author&gt;&lt;/authors&gt;&lt;/contributors&gt;&lt;added-date format="utc"&gt;1646615480&lt;/added-date&gt;&lt;ref-type name="Journal Article"&gt;17&lt;/ref-type&gt;&lt;dates&gt;&lt;year&gt;2021&lt;/year&gt;&lt;/dates&gt;&lt;rec-number&gt;1321&lt;/rec-number&gt;&lt;last-updated-date format="utc"&gt;1646624806&lt;/last-updated-date&gt;&lt;accession-num&gt;33957638&lt;/accession-num&gt;&lt;electronic-resource-num&gt;10.1159/000514710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endoza-Hernández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C80B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xic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1CF2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4141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W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’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7’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lverma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RT-PC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</w:p>
        </w:tc>
      </w:tr>
      <w:tr w:rsidR="00E129EF" w:rsidRPr="00E129EF" w14:paraId="428C56D1" w14:textId="77777777" w:rsidTr="0056363E">
        <w:trPr>
          <w:trHeight w:val="108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39E47" w14:textId="74941EA2" w:rsidR="0056363E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ánchez-Luna&lt;/Author&gt;&lt;Year&gt;2021&lt;/Year&gt;&lt;IDText&gt;Neonates Born to Mothers With COVID-19: Data From the Spanish Society of Neonatology Registry&lt;/IDText&gt;&lt;DisplayText&gt;(Sánchez-Luna et al., 2021)&lt;/DisplayText&gt;&lt;record&gt;&lt;titles&gt;&lt;title&gt;Neonates Born to Mothers With COVID-19: Data From the Spanish Society of Neonatology Registry&lt;/title&gt;&lt;secondary-title&gt;Pediatrics&lt;/secondary-title&gt;&lt;/titles&gt;&lt;number&gt;2&lt;/number&gt;&lt;contributors&gt;&lt;authors&gt;&lt;author&gt;Sánchez-Luna, M.&lt;/author&gt;&lt;author&gt;Fernández Colomer, B.&lt;/author&gt;&lt;author&gt;de Alba Romero, C.&lt;/author&gt;&lt;author&gt;Alarcón Allen, A.&lt;/author&gt;&lt;author&gt;Baña Souto, A.&lt;/author&gt;&lt;author&gt;Camba Longueira, F.&lt;/author&gt;&lt;author&gt;Cernada Badía, M.&lt;/author&gt;&lt;author&gt;Galve Pradell, Z.&lt;/author&gt;&lt;author&gt;González López, M.&lt;/author&gt;&lt;author&gt;López Herrera, M. C.&lt;/author&gt;&lt;author&gt;Ribes Bautista, C.&lt;/author&gt;&lt;author&gt;Sánchez García, L.&lt;/author&gt;&lt;author&gt;Zamora Flores, E.&lt;/author&gt;&lt;/authors&gt;&lt;/contributors&gt;&lt;added-date format="utc"&gt;1646615484&lt;/added-date&gt;&lt;ref-type name="Journal Article"&gt;17&lt;/ref-type&gt;&lt;dates&gt;&lt;year&gt;2021&lt;/year&gt;&lt;/dates&gt;&lt;rec-number&gt;1446&lt;/rec-number&gt;&lt;last-updated-date format="utc"&gt;1646624806&lt;/last-updated-date&gt;&lt;accession-num&gt;33479162&lt;/accession-num&gt;&lt;electronic-resource-num&gt;10.1542/peds.2020-015065&lt;/electronic-resource-num&gt;&lt;volume&gt;14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ánchez-Luna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BCF54" w14:textId="77777777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a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D9293" w14:textId="77777777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CC8B3" w14:textId="77777777" w:rsidR="0056363E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'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mmediat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kin-to-ski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tac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yp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e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PC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agnostic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ICU</w:t>
            </w:r>
          </w:p>
        </w:tc>
      </w:tr>
      <w:tr w:rsidR="00E129EF" w:rsidRPr="00E129EF" w14:paraId="401B489B" w14:textId="77777777" w:rsidTr="0056363E">
        <w:trPr>
          <w:trHeight w:val="13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F015E3" w14:textId="7D8564A5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 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aramanathan&lt;/Author&gt;&lt;Year&gt;2021&lt;/Year&gt;&lt;IDText&gt;COVID-19 with severe acute respiratory distress in a pregnant woman leading to preterm caesarean section: A case report&lt;/IDText&gt;&lt;DisplayText&gt;(Paramanathan et al., 2021)&lt;/DisplayText&gt;&lt;record&gt;&lt;titles&gt;&lt;title&gt;COVID-19 with severe acute respiratory distress in a pregnant woman leading to preterm caesarean section: A case report&lt;/title&gt;&lt;secondary-title&gt;Case Rep Womens Health&lt;/secondary-title&gt;&lt;/titles&gt;&lt;pages&gt;e00304&lt;/pages&gt;&lt;contributors&gt;&lt;authors&gt;&lt;author&gt;Paramanathan, S.&lt;/author&gt;&lt;author&gt;Kyng, K. J.&lt;/author&gt;&lt;author&gt;Laursen, A. L.&lt;/author&gt;&lt;author&gt;Jensen, L. D.&lt;/author&gt;&lt;author&gt;Grejs, A. M.&lt;/author&gt;&lt;author&gt;Jain, D.&lt;/author&gt;&lt;/authors&gt;&lt;/contributors&gt;&lt;added-date format="utc"&gt;1646615482&lt;/added-date&gt;&lt;ref-type name="Journal Article"&gt;17&lt;/ref-type&gt;&lt;dates&gt;&lt;year&gt;2021&lt;/year&gt;&lt;/dates&gt;&lt;rec-number&gt;1378&lt;/rec-number&gt;&lt;last-updated-date format="utc"&gt;1646624806&lt;/last-updated-date&gt;&lt;accession-num&gt;33718007&lt;/accession-num&gt;&lt;electronic-resource-num&gt;10.1016/j.crwh.2021.e00304&lt;/electronic-resource-num&gt;&lt;volume&gt;3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Paramanathan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47F7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mark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A64B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7EAE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' 5' 10'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</w:p>
        </w:tc>
      </w:tr>
      <w:tr w:rsidR="00E129EF" w:rsidRPr="00EC59DB" w14:paraId="504D285F" w14:textId="77777777" w:rsidTr="0056363E">
        <w:trPr>
          <w:trHeight w:val="109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D2DFC" w14:textId="4071BCED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e&lt;/Author&gt;&lt;Year&gt;2021&lt;/Year&gt;&lt;IDText&gt;Vertical transmission and kidney damage in newborns whose mothers had coronavirus disease 2019 during pregnancy&lt;/IDText&gt;&lt;DisplayText&gt;(Z. He et al., 2021)&lt;/DisplayText&gt;&lt;record&gt;&lt;titles&gt;&lt;title&gt;Vertical transmission and kidney damage in newborns whose mothers had coronavirus disease 2019 during pregnancy&lt;/title&gt;&lt;secondary-title&gt;International Journal of Antimicrobial Agents&lt;/secondary-title&gt;&lt;/titles&gt;&lt;pages&gt;106260&lt;/pages&gt;&lt;number&gt;2&lt;/number&gt;&lt;contributors&gt;&lt;authors&gt;&lt;author&gt;He, Z.&lt;/author&gt;&lt;author&gt;Fang, Y.&lt;/author&gt;&lt;author&gt;Zuo, Q.&lt;/author&gt;&lt;author&gt;Huang, X.&lt;/author&gt;&lt;author&gt;Lei, Y.&lt;/author&gt;&lt;author&gt;Ren, X.&lt;/author&gt;&lt;author&gt;Liu, D.&lt;/author&gt;&lt;/authors&gt;&lt;/contributors&gt;&lt;added-date format="utc"&gt;1646615476&lt;/added-date&gt;&lt;ref-type name="Journal Article"&gt;17&lt;/ref-type&gt;&lt;dates&gt;&lt;year&gt;2021&lt;/year&gt;&lt;/dates&gt;&lt;rec-number&gt;1203&lt;/rec-number&gt;&lt;last-updated-date format="utc"&gt;1646624806&lt;/last-updated-date&gt;&lt;accession-num&gt;33309765&lt;/accession-num&gt;&lt;electronic-resource-num&gt;10.1016/j.ijantimicag.2020.106260&lt;/electronic-resource-num&gt;&lt;volume&gt;5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Z. He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A07E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EA77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AC1E4" w14:textId="425FD208" w:rsidR="006A31B5" w:rsidRPr="00EC59DB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C59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rth weight, Apgar 1' 5', Fetal death, covid test,</w:t>
            </w:r>
          </w:p>
        </w:tc>
      </w:tr>
      <w:tr w:rsidR="00E129EF" w:rsidRPr="00E129EF" w14:paraId="79C8841F" w14:textId="77777777" w:rsidTr="0056363E">
        <w:trPr>
          <w:trHeight w:val="322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2B342" w14:textId="266008A2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ak&lt;/Author&gt;&lt;Year&gt;2021&lt;/Year&gt;&lt;IDText&gt;Case Report: Placental Maternal Vascular Malperfusion Affecting Late Fetal Development and Multiorgan Infection Caused by SARS-CoV-2 in Patient With PAI-1 4G/5G Polymorphism&lt;/IDText&gt;&lt;DisplayText&gt;(Jak et al., 2021)&lt;/DisplayText&gt;&lt;record&gt;&lt;titles&gt;&lt;title&gt;Case Report: Placental Maternal Vascular Malperfusion Affecting Late Fetal Development and Multiorgan Infection Caused by SARS-CoV-2 in Patient With PAI-1 4G/5G Polymorphism&lt;/title&gt;&lt;secondary-title&gt;Front Med (Lausanne)&lt;/secondary-title&gt;&lt;/titles&gt;&lt;pages&gt;624166&lt;/pages&gt;&lt;contributors&gt;&lt;authors&gt;&lt;author&gt;Jak, B.&lt;/author&gt;&lt;author&gt;Zanirati, G.&lt;/author&gt;&lt;author&gt;Rodrigues, F. V. F.&lt;/author&gt;&lt;author&gt;Grahl, M.&lt;/author&gt;&lt;author&gt;Krimberg, F.&lt;/author&gt;&lt;author&gt;Pinzetta, G.&lt;/author&gt;&lt;author&gt;Borém, L.&lt;/author&gt;&lt;author&gt;Savi, D.&lt;/author&gt;&lt;author&gt;Machado, D. C.&lt;/author&gt;&lt;author&gt;Da Costa, J. C.&lt;/author&gt;&lt;author&gt;Marinowic, D. R.&lt;/author&gt;&lt;/authors&gt;&lt;/contributors&gt;&lt;added-date format="utc"&gt;1646615477&lt;/added-date&gt;&lt;ref-type name="Journal Article"&gt;17&lt;/ref-type&gt;&lt;dates&gt;&lt;year&gt;2021&lt;/year&gt;&lt;/dates&gt;&lt;rec-number&gt;1220&lt;/rec-number&gt;&lt;last-updated-date format="utc"&gt;1646624806&lt;/last-updated-date&gt;&lt;accession-num&gt;33681253&lt;/accession-num&gt;&lt;electronic-resource-num&gt;10.3389/fmed.2021.624166&lt;/electronic-resource-num&gt;&lt;volume&gt;8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Jak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73B04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azi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EBB0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A0BEE" w14:textId="0127F43D" w:rsidR="006A31B5" w:rsidRPr="00E129EF" w:rsidRDefault="0056363E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potonic</w:t>
            </w:r>
            <w:proofErr w:type="spellEnd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weight</w:t>
            </w:r>
            <w:proofErr w:type="spellEnd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cores, NICU </w:t>
            </w:r>
            <w:proofErr w:type="spellStart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ttance</w:t>
            </w:r>
            <w:proofErr w:type="spellEnd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="006A31B5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erinatal death</w:t>
            </w:r>
          </w:p>
        </w:tc>
      </w:tr>
      <w:tr w:rsidR="00E129EF" w:rsidRPr="00E129EF" w14:paraId="47713F77" w14:textId="77777777" w:rsidTr="0056363E">
        <w:trPr>
          <w:trHeight w:val="426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819139" w14:textId="46EF6215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ejía Jiménez&lt;/Author&gt;&lt;Year&gt;2021&lt;/Year&gt;&lt;IDText&gt;Umbilical cord clamping and skin-to-skin contact in deliveries from women positive for SARS-CoV-2: a prospective observational study&lt;/IDText&gt;&lt;DisplayText&gt;(Mejía Jiménez et al., 2021)&lt;/DisplayText&gt;&lt;record&gt;&lt;titles&gt;&lt;title&gt;Umbilical cord clamping and skin-to-skin contact in deliveries from women positive for SARS-CoV-2: a prospective observational study&lt;/title&gt;&lt;secondary-title&gt;BJOG: An International Journal of Obstetrics and Gynaecology&lt;/secondary-title&gt;&lt;/titles&gt;&lt;pages&gt;908-915&lt;/pages&gt;&lt;number&gt;5&lt;/number&gt;&lt;contributors&gt;&lt;authors&gt;&lt;author&gt;Mejía Jiménez, I.&lt;/author&gt;&lt;author&gt;Salvador López, R.&lt;/author&gt;&lt;author&gt;García Rosas, E.&lt;/author&gt;&lt;author&gt;Rodriguez de la Torre, I.&lt;/author&gt;&lt;author&gt;Montes García, J.&lt;/author&gt;&lt;author&gt;de la Cruz Conty, M. L.&lt;/author&gt;&lt;author&gt;Martínez Pérez, O.&lt;/author&gt;&lt;/authors&gt;&lt;/contributors&gt;&lt;added-date format="utc"&gt;1646615480&lt;/added-date&gt;&lt;ref-type name="Journal Article"&gt;17&lt;/ref-type&gt;&lt;dates&gt;&lt;year&gt;2021&lt;/year&gt;&lt;/dates&gt;&lt;rec-number&gt;1320&lt;/rec-number&gt;&lt;last-updated-date format="utc"&gt;1646624806&lt;/last-updated-date&gt;&lt;accession-num&gt;33187026&lt;/accession-num&gt;&lt;electronic-resource-num&gt;10.1111/1471-0528.16597&lt;/electronic-resource-num&gt;&lt;volume&gt;128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ejía Jiménez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D0A3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a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D463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B2683" w14:textId="7109491B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yp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delivery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kin-to-ski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eastfee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'and 5'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</w:t>
            </w:r>
          </w:p>
        </w:tc>
      </w:tr>
      <w:tr w:rsidR="00E129EF" w:rsidRPr="00E129EF" w14:paraId="6CCCF548" w14:textId="77777777" w:rsidTr="0056363E">
        <w:trPr>
          <w:trHeight w:val="50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C83D5" w14:textId="1316F25A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ntoun&lt;/Author&gt;&lt;Year&gt;2020&lt;/Year&gt;&lt;IDText&gt;Maternal COVID-19 infection, clinical characteristics, pregnancy, and neonatal outcome: A prospective cohort study&lt;/IDText&gt;&lt;DisplayText&gt;(Antoun et al., 2020)&lt;/DisplayText&gt;&lt;record&gt;&lt;titles&gt;&lt;title&gt;Maternal COVID-19 infection, clinical characteristics, pregnancy, and neonatal outcome: A prospective cohort study&lt;/title&gt;&lt;secondary-title&gt;European Journal of Obstetrics, Gynecology, and Reproductive Biology&lt;/secondary-title&gt;&lt;/titles&gt;&lt;pages&gt;559-562&lt;/pages&gt;&lt;contributors&gt;&lt;authors&gt;&lt;author&gt;Antoun, L.&lt;/author&gt;&lt;author&gt;Taweel, N. E.&lt;/author&gt;&lt;author&gt;Ahmed, I.&lt;/author&gt;&lt;author&gt;Patni, S.&lt;/author&gt;&lt;author&gt;Honest, H.&lt;/author&gt;&lt;/authors&gt;&lt;/contributors&gt;&lt;added-date format="utc"&gt;1646615472&lt;/added-date&gt;&lt;ref-type name="Journal Article"&gt;17&lt;/ref-type&gt;&lt;dates&gt;&lt;year&gt;2020&lt;/year&gt;&lt;/dates&gt;&lt;rec-number&gt;1052&lt;/rec-number&gt;&lt;last-updated-date format="utc"&gt;1646624806&lt;/last-updated-date&gt;&lt;accession-num&gt;32732059&lt;/accession-num&gt;&lt;electronic-resource-num&gt;10.1016/j.ejogrb.2020.07.008&lt;/electronic-resource-num&gt;&lt;volume&gt;252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Antoun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A66C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glan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5EFC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8C9F6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 minutes)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scita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s</w:t>
            </w:r>
            <w:proofErr w:type="spellEnd"/>
          </w:p>
        </w:tc>
      </w:tr>
      <w:tr w:rsidR="00E129EF" w:rsidRPr="00E129EF" w14:paraId="1070AC25" w14:textId="77777777" w:rsidTr="0056363E">
        <w:trPr>
          <w:trHeight w:val="5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ABF73" w14:textId="4650A57F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basse&lt;/Author&gt;&lt;Year&gt;2020&lt;/Year&gt;&lt;IDText&gt;Neonatal COVID-19 Pneumonia: Report of the First Case in a Preterm Neonate in Mayotte, an Overseas Department of France&lt;/IDText&gt;&lt;DisplayText&gt;(Abasse et al., 2020)&lt;/DisplayText&gt;&lt;record&gt;&lt;titles&gt;&lt;title&gt;Neonatal COVID-19 Pneumonia: Report of the First Case in a Preterm Neonate in Mayotte, an Overseas Department of France&lt;/title&gt;&lt;secondary-title&gt;Children (Basel)&lt;/secondary-title&gt;&lt;/titles&gt;&lt;number&gt;8&lt;/number&gt;&lt;contributors&gt;&lt;authors&gt;&lt;author&gt;Abasse, S.&lt;/author&gt;&lt;author&gt;Essabar, L.&lt;/author&gt;&lt;author&gt;Costin, T.&lt;/author&gt;&lt;author&gt;Mahisatra, V.&lt;/author&gt;&lt;author&gt;Kaci, M.&lt;/author&gt;&lt;author&gt;Braconnier, A.&lt;/author&gt;&lt;author&gt;Serhal, R.&lt;/author&gt;&lt;author&gt;Collet, L.&lt;/author&gt;&lt;author&gt;Fayssoil, A.&lt;/author&gt;&lt;/authors&gt;&lt;/contributors&gt;&lt;added-date format="utc"&gt;1646615471&lt;/added-date&gt;&lt;ref-type name="Journal Article"&gt;17&lt;/ref-type&gt;&lt;dates&gt;&lt;year&gt;2020&lt;/year&gt;&lt;/dates&gt;&lt;rec-number&gt;1034&lt;/rec-number&gt;&lt;last-updated-date format="utc"&gt;1646624806&lt;/last-updated-date&gt;&lt;accession-num&gt;32756337&lt;/accession-num&gt;&lt;electronic-resource-num&gt;10.3390/children7080087&lt;/electronic-resource-num&gt;&lt;volume&gt;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Abasse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F4EA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a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95F7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1442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inic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covid pneumonia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6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ek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y</w:t>
            </w:r>
            <w:proofErr w:type="spellEnd"/>
          </w:p>
        </w:tc>
      </w:tr>
      <w:tr w:rsidR="00E129EF" w:rsidRPr="00E129EF" w14:paraId="343554A8" w14:textId="77777777" w:rsidTr="0056363E">
        <w:trPr>
          <w:trHeight w:val="85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8B36C" w14:textId="0D8F534A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chwartz&lt;/Author&gt;&lt;Year&gt;2020&lt;/Year&gt;&lt;IDText&gt;An Analysis of 38 Pregnant Women with COVID-19, Their Newborn Infants, and Maternal-Fetal Transmission of SARS-CoV-2: Maternal Coronavirus Infections and Pregnancy Outcomes&lt;/IDText&gt;&lt;DisplayText&gt;(Schwartz, 2020)&lt;/DisplayText&gt;&lt;record&gt;&lt;titles&gt;&lt;title&gt;An Analysis of 38 Pregnant Women with COVID-19, Their Newborn Infants, and Maternal-Fetal Transmission of SARS-CoV-2: Maternal Coronavirus Infections and Pregnancy Outcomes&lt;/title&gt;&lt;secondary-title&gt;Archives of Pathology and Laboratory Medicine&lt;/secondary-title&gt;&lt;/titles&gt;&lt;contributors&gt;&lt;authors&gt;&lt;author&gt;Schwartz, D. A.&lt;/author&gt;&lt;/authors&gt;&lt;/contributors&gt;&lt;added-date format="utc"&gt;1646615484&lt;/added-date&gt;&lt;ref-type name="Journal Article"&gt;17&lt;/ref-type&gt;&lt;dates&gt;&lt;year&gt;2020&lt;/year&gt;&lt;/dates&gt;&lt;rec-number&gt;1451&lt;/rec-number&gt;&lt;last-updated-date format="utc"&gt;1646624806&lt;/last-updated-date&gt;&lt;accession-num&gt;32180426&lt;/accession-num&gt;&lt;electronic-resource-num&gt;10.5858/arpa.2020-0901-SA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chwartz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827F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2715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C225E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'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1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m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al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station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ab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</w:p>
        </w:tc>
      </w:tr>
      <w:tr w:rsidR="00E129EF" w:rsidRPr="00E129EF" w14:paraId="2587ED08" w14:textId="77777777" w:rsidTr="0056363E">
        <w:trPr>
          <w:trHeight w:val="74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D71FE" w14:textId="04121E5D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G91cnk8L0F1dGhvcj48WWVhcj4yMDIwPC9ZZWFyPjxJ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</w:fldData>
              </w:fldChar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G91cnk8L0F1dGhvcj48WWVhcj4yMDIwPC9ZZWFyPjxJ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</w:fldData>
              </w:fldChar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houry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B099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7CE56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9E66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station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ex,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s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i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tres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si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omaly</w:t>
            </w:r>
            <w:proofErr w:type="spellEnd"/>
          </w:p>
        </w:tc>
      </w:tr>
      <w:tr w:rsidR="00E129EF" w:rsidRPr="00E129EF" w14:paraId="21E78EF2" w14:textId="77777777" w:rsidTr="0056363E">
        <w:trPr>
          <w:trHeight w:val="2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D24FE" w14:textId="35477229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alik&lt;/Author&gt;&lt;Year&gt;2020&lt;/Year&gt;&lt;IDText&gt;Tetralogy of Fallot palliation in a COVID-19 positive neonate&lt;/IDText&gt;&lt;DisplayText&gt;(Salik &amp;amp; Mehta, 2020)&lt;/DisplayText&gt;&lt;record&gt;&lt;titles&gt;&lt;title&gt;Tetralogy of Fallot palliation in a COVID-19 positive neonate&lt;/title&gt;&lt;secondary-title&gt;Journal of Clinical Anesthesia&lt;/secondary-title&gt;&lt;/titles&gt;&lt;pages&gt;109914&lt;/pages&gt;&lt;contributors&gt;&lt;authors&gt;&lt;author&gt;Salik, I.&lt;/author&gt;&lt;author&gt;Mehta, B.&lt;/author&gt;&lt;/authors&gt;&lt;/contributors&gt;&lt;added-date format="utc"&gt;1646615484&lt;/added-date&gt;&lt;ref-type name="Journal Article"&gt;17&lt;/ref-type&gt;&lt;dates&gt;&lt;year&gt;2020&lt;/year&gt;&lt;/dates&gt;&lt;rec-number&gt;1442&lt;/rec-number&gt;&lt;last-updated-date format="utc"&gt;1646624806&lt;/last-updated-date&gt;&lt;accession-num&gt;32474332&lt;/accession-num&gt;&lt;electronic-resource-num&gt;10.1016/j.jclinane.2020.109914&lt;/electronic-resource-num&gt;&lt;volume&gt;66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alik &amp; Mehta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1235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60FE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E0E4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positiv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ccurrenc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congeni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r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fec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ralog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llo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)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ag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duc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u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volume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neic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isod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ovid positive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stain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poxia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shunt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ceme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</w:tr>
      <w:tr w:rsidR="00E129EF" w:rsidRPr="00E129EF" w14:paraId="1A222E30" w14:textId="77777777" w:rsidTr="0056363E">
        <w:trPr>
          <w:trHeight w:val="6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38DC4" w14:textId="24C81390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ngdon&lt;/Author&gt;&lt;Year&gt;2021&lt;/Year&gt;&lt;IDText&gt;Management and Early Outcomes of Neonates Born to Women with SARS-CoV-2 in 16 U.S. Hospitals&lt;/IDText&gt;&lt;DisplayText&gt;(Congdon et al., 2021)&lt;/DisplayText&gt;&lt;record&gt;&lt;titles&gt;&lt;title&gt;Management and Early Outcomes of Neonates Born to Women with SARS-CoV-2 in 16 U.S. Hospitals&lt;/title&gt;&lt;secondary-title&gt;American Journal of Perinatology&lt;/secondary-title&gt;&lt;/titles&gt;&lt;pages&gt;622-631&lt;/pages&gt;&lt;number&gt;6&lt;/number&gt;&lt;contributors&gt;&lt;authors&gt;&lt;author&gt;Congdon, J. L.&lt;/author&gt;&lt;author&gt;Kair, L. R.&lt;/author&gt;&lt;author&gt;Flaherman, V. J.&lt;/author&gt;&lt;author&gt;Wood, K. E.&lt;/author&gt;&lt;author&gt;LoFrumento, M. A.&lt;/author&gt;&lt;author&gt;Nwaobasi-Iwuh, E.&lt;/author&gt;&lt;author&gt;Phillipi, C. A.&lt;/author&gt;&lt;/authors&gt;&lt;/contributors&gt;&lt;added-date format="utc"&gt;1646615474&lt;/added-date&gt;&lt;ref-type name="Journal Article"&gt;17&lt;/ref-type&gt;&lt;dates&gt;&lt;year&gt;2021&lt;/year&gt;&lt;/dates&gt;&lt;rec-number&gt;1116&lt;/rec-number&gt;&lt;last-updated-date format="utc"&gt;1646624806&lt;/last-updated-date&gt;&lt;accession-num&gt;33723834&lt;/accession-num&gt;&lt;electronic-resource-num&gt;10.1055/s-0041-1726036&lt;/electronic-resource-num&gt;&lt;volume&gt;38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ongdon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2665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D75D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EAF9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w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ARS-COV-2 status</w:t>
            </w:r>
          </w:p>
        </w:tc>
      </w:tr>
      <w:tr w:rsidR="00E129EF" w:rsidRPr="00E129EF" w14:paraId="2F479CD4" w14:textId="77777777" w:rsidTr="0056363E">
        <w:trPr>
          <w:trHeight w:val="5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2991E" w14:textId="6A2961CE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olkova&lt;/Author&gt;&lt;Year&gt;2020&lt;/Year&gt;&lt;IDText&gt;Obstetric and intensive-care strategies in a high-risk pregnancy with critical respiratory failure due to COVID-19: A case report&lt;/IDText&gt;&lt;DisplayText&gt;(Kolkova et al., 2020)&lt;/DisplayText&gt;&lt;record&gt;&lt;urls&gt;&lt;related-urls&gt;&lt;url&gt;https://www.embase.com/search/results?subaction=viewrecord&amp;amp;id=L2007107264&amp;amp;from=export&lt;/url&gt;&lt;/related-urls&gt;&lt;/urls&gt;&lt;titles&gt;&lt;title&gt;Obstetric and intensive-care strategies in a high-risk pregnancy with critical respiratory failure due to COVID-19: A case report&lt;/title&gt;&lt;secondary-title&gt;Case Reports in Women&amp;apos;s Health&lt;/secondary-title&gt;&lt;/titles&gt;&lt;contributors&gt;&lt;authors&gt;&lt;author&gt;Kolkova, Z.&lt;/author&gt;&lt;author&gt;Bjurström, M. F.&lt;/author&gt;&lt;author&gt;Länsberg, J. K.&lt;/author&gt;&lt;author&gt;Svedas, E.&lt;/author&gt;&lt;author&gt;Hamer, M. A.&lt;/author&gt;&lt;author&gt;Hansson, S. R.&lt;/author&gt;&lt;author&gt;Herbst, A.&lt;/author&gt;&lt;author&gt;Zaigham, M.&lt;/author&gt;&lt;/authors&gt;&lt;/contributors&gt;&lt;added-date format="utc"&gt;1646615478&lt;/added-date&gt;&lt;ref-type name="Journal Article"&gt;17&lt;/ref-type&gt;&lt;dates&gt;&lt;year&gt;2020&lt;/year&gt;&lt;/dates&gt;&lt;rec-number&gt;1245&lt;/rec-number&gt;&lt;last-updated-date format="utc"&gt;1646624806&lt;/last-updated-date&gt;&lt;electronic-resource-num&gt;10.1016/j.crwh.2020.e00240&lt;/electronic-resource-num&gt;&lt;volume&gt;2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olkova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8D7C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ede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0B033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78D6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36E28054" w14:textId="77777777" w:rsidTr="0056363E">
        <w:trPr>
          <w:trHeight w:val="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83BA4" w14:textId="510C1515" w:rsidR="006A31B5" w:rsidRPr="00E129EF" w:rsidRDefault="00630199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e&lt;/Author&gt;&lt;Year&gt;2021&lt;/Year&gt;&lt;IDText&gt;Maternal, placental and neonatal outcomes after asymptomatic SARS-CoV-2 infection in the first trimester of pregnancy: A case report&lt;/IDText&gt;&lt;DisplayText&gt;(J. R. He et al., 2021)&lt;/DisplayText&gt;&lt;record&gt;&lt;urls&gt;&lt;related-urls&gt;&lt;url&gt;https://www.embase.com/search/results?subaction=viewrecord&amp;amp;id=L2011973294&amp;amp;from=export&lt;/url&gt;&lt;/related-urls&gt;&lt;/urls&gt;&lt;titles&gt;&lt;title&gt;Maternal, placental and neonatal outcomes after asymptomatic SARS-CoV-2 infection in the first trimester of pregnancy: A case report&lt;/title&gt;&lt;secondary-title&gt;Case Reports in Women&amp;apos;s Health&lt;/secondary-title&gt;&lt;/titles&gt;&lt;contributors&gt;&lt;authors&gt;&lt;author&gt;He, J. R.&lt;/author&gt;&lt;author&gt;Xiao, Y. H.&lt;/author&gt;&lt;author&gt;Ding, W.&lt;/author&gt;&lt;author&gt;Shi, Y. L.&lt;/author&gt;&lt;author&gt;He, X.&lt;/author&gt;&lt;author&gt;Liu, X. D.&lt;/author&gt;&lt;author&gt;Zhang, G. Z.&lt;/author&gt;&lt;author&gt;Li, S. S.&lt;/author&gt;&lt;author&gt;Su, J. Q.&lt;/author&gt;&lt;author&gt;Liang, L.&lt;/author&gt;&lt;author&gt;Zeng, L.&lt;/author&gt;&lt;author&gt;Li, F.&lt;/author&gt;&lt;author&gt;Qiu, X.&lt;/author&gt;&lt;/authors&gt;&lt;/contributors&gt;&lt;added-date format="utc"&gt;1646615476&lt;/added-date&gt;&lt;ref-type name="Journal Article"&gt;17&lt;/ref-type&gt;&lt;dates&gt;&lt;year&gt;2021&lt;/year&gt;&lt;/dates&gt;&lt;rec-number&gt;1202&lt;/rec-number&gt;&lt;last-updated-date format="utc"&gt;1646624806&lt;/last-updated-date&gt;&lt;electronic-resource-num&gt;10.1016/j.crwh.2021.e00321&lt;/electronic-resource-num&gt;&lt;volume&gt;31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J. R. He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4FF7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A0A0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F30D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</w:t>
            </w:r>
          </w:p>
        </w:tc>
      </w:tr>
      <w:tr w:rsidR="00E129EF" w:rsidRPr="00E129EF" w14:paraId="30344569" w14:textId="77777777" w:rsidTr="0056363E">
        <w:trPr>
          <w:trHeight w:val="166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1DB87" w14:textId="6C123F7D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ulale&lt;/Author&gt;&lt;Year&gt;2021&lt;/Year&gt;&lt;IDText&gt;Fatal SARS-CoV-2 and Mycobacterium tuberculosis coinfection in an infant: insights from Botswana&lt;/IDText&gt;&lt;DisplayText&gt;(Mulale et al., 2021)&lt;/DisplayText&gt;&lt;record&gt;&lt;titles&gt;&lt;title&gt;Fatal SARS-CoV-2 and Mycobacterium tuberculosis coinfection in an infant: insights from Botswana&lt;/title&gt;&lt;secondary-title&gt;BMJ Case Reports&lt;/secondary-title&gt;&lt;/titles&gt;&lt;number&gt;4&lt;/number&gt;&lt;contributors&gt;&lt;authors&gt;&lt;author&gt;Mulale, U. K.&lt;/author&gt;&lt;author&gt;Kashamba, T.&lt;/author&gt;&lt;author&gt;Strysko, J.&lt;/author&gt;&lt;author&gt;Kyokunda, L. T.&lt;/author&gt;&lt;/authors&gt;&lt;/contributors&gt;&lt;added-date format="utc"&gt;1646615481&lt;/added-date&gt;&lt;ref-type name="Journal Article"&gt;17&lt;/ref-type&gt;&lt;dates&gt;&lt;year&gt;2021&lt;/year&gt;&lt;/dates&gt;&lt;rec-number&gt;1342&lt;/rec-number&gt;&lt;last-updated-date format="utc"&gt;1646624806&lt;/last-updated-date&gt;&lt;accession-num&gt;33883111&lt;/accession-num&gt;&lt;electronic-resource-num&gt;10.1136/bcr-2020-239701&lt;/electronic-resource-num&gt;&lt;volume&gt;14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ulale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F88B0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tswa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B75B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FED0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B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infec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w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come country</w:t>
            </w:r>
          </w:p>
        </w:tc>
      </w:tr>
      <w:tr w:rsidR="00E129EF" w:rsidRPr="00E129EF" w14:paraId="77C08450" w14:textId="77777777" w:rsidTr="0056363E">
        <w:trPr>
          <w:trHeight w:val="5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7A555" w14:textId="2A5F6EA7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u&lt;/Author&gt;&lt;Year&gt;2020&lt;/Year&gt;&lt;IDText&gt;Clinical Analysis of Neonates Born to Mothers with or without COVID-19: A Retrospective Analysis of 48 Cases from Two Neonatal Intensive Care Units in Hubei Province&lt;/IDText&gt;&lt;DisplayText&gt;(W. Liu, H. Cheng, et al., 2020)&lt;/DisplayText&gt;&lt;record&gt;&lt;urls&gt;&lt;related-urls&gt;&lt;url&gt;https://www.embase.com/search/results?subaction=viewrecord&amp;amp;id=L633166467&amp;amp;from=export&lt;/url&gt;&lt;/related-urls&gt;&lt;/urls&gt;&lt;titles&gt;&lt;title&gt;Clinical Analysis of Neonates Born to Mothers with or without COVID-19: A Retrospective Analysis of 48 Cases from Two Neonatal Intensive Care Units in Hubei Province&lt;/title&gt;&lt;secondary-title&gt;American Journal of Perinatology&lt;/secondary-title&gt;&lt;/titles&gt;&lt;pages&gt;1317-1323&lt;/pages&gt;&lt;number&gt;13&lt;/number&gt;&lt;contributors&gt;&lt;authors&gt;&lt;author&gt;Liu, W.&lt;/author&gt;&lt;author&gt;Cheng, H.&lt;/author&gt;&lt;author&gt;Wang, J.&lt;/author&gt;&lt;author&gt;Ding, L.&lt;/author&gt;&lt;author&gt;Zhou, Z.&lt;/author&gt;&lt;author&gt;Liu, S.&lt;/author&gt;&lt;author&gt;Chang, L.&lt;/author&gt;&lt;author&gt;Rong, Z.&lt;/author&gt;&lt;/authors&gt;&lt;/contributors&gt;&lt;added-date format="utc"&gt;1646615479&lt;/added-date&gt;&lt;ref-type name="Journal Article"&gt;17&lt;/ref-type&gt;&lt;dates&gt;&lt;year&gt;2020&lt;/year&gt;&lt;/dates&gt;&lt;rec-number&gt;1280&lt;/rec-number&gt;&lt;last-updated-date format="utc"&gt;1646624806&lt;/last-updated-date&gt;&lt;electronic-resource-num&gt;10.1055/s-0040-1716505&lt;/electronic-resource-num&gt;&lt;volume&gt;3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W. Liu, H. Cheng,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EA61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59B24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D7A0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3500EB44" w14:textId="77777777" w:rsidTr="0056363E">
        <w:trPr>
          <w:trHeight w:val="6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A0DC5C" w14:textId="62EEC0B1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choenmakers&lt;/Author&gt;&lt;Year&gt;2021&lt;/Year&gt;&lt;IDText&gt;Severe Acute Respiratory Syndrome Coronavirus 2 Placental Infection and Inflammation Leading to Fetal Distress and Neonatal Multi-Organ Failure in an Asymptomatic Woman&lt;/IDText&gt;&lt;DisplayText&gt;(Schoenmakers et al., 2021)&lt;/DisplayText&gt;&lt;record&gt;&lt;titles&gt;&lt;title&gt;Severe Acute Respiratory Syndrome Coronavirus 2 Placental Infection and Inflammation Leading to Fetal Distress and Neonatal Multi-Organ Failure in an Asymptomatic Woman&lt;/title&gt;&lt;secondary-title&gt;J Pediatric Infect Dis Soc&lt;/secondary-title&gt;&lt;/titles&gt;&lt;pages&gt;556-561&lt;/pages&gt;&lt;number&gt;5&lt;/number&gt;&lt;contributors&gt;&lt;authors&gt;&lt;author&gt;Schoenmakers, S.&lt;/author&gt;&lt;author&gt;Snijder, P.&lt;/author&gt;&lt;author&gt;Verdijk, R. M.&lt;/author&gt;&lt;author&gt;Kuiken, T.&lt;/author&gt;&lt;author&gt;Kamphuis, S. S. M.&lt;/author&gt;&lt;author&gt;Koopman, L. P.&lt;/author&gt;&lt;author&gt;Krasemann, T. B.&lt;/author&gt;&lt;author&gt;Rousian, M.&lt;/author&gt;&lt;author&gt;Broekhuizen, M.&lt;/author&gt;&lt;author&gt;Steegers, E. A. P.&lt;/author&gt;&lt;author&gt;Koopmans, M. P. G.&lt;/author&gt;&lt;author&gt;Fraaij, P. L. A.&lt;/author&gt;&lt;author&gt;Reiss, I. K. M.&lt;/author&gt;&lt;/authors&gt;&lt;/contributors&gt;&lt;added-date format="utc"&gt;1646615484&lt;/added-date&gt;&lt;ref-type name="Journal Article"&gt;17&lt;/ref-type&gt;&lt;dates&gt;&lt;year&gt;2021&lt;/year&gt;&lt;/dates&gt;&lt;rec-number&gt;1450&lt;/rec-number&gt;&lt;last-updated-date format="utc"&gt;1646624806&lt;/last-updated-date&gt;&lt;accession-num&gt;33367801&lt;/accession-num&gt;&lt;electronic-resource-num&gt;10.1093/jpids/piaa153&lt;/electronic-resource-num&gt;&lt;volume&gt;1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choenmakers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2937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herlan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FC7C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FA95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3BE45DE4" w14:textId="77777777" w:rsidTr="0056363E">
        <w:trPr>
          <w:trHeight w:val="5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E560F" w14:textId="1048CED9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Moeindarbary</w:t>
            </w:r>
            <w:proofErr w:type="spellEnd"/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oeindarbary&lt;/Author&gt;&lt;Year&gt;2021&lt;/Year&gt;&lt;IDText&gt;Neonates with coronavirus disease 2019 acquired from infected mothers: the incompatibility of maternal intensity and infant lung involvement: two case reports&lt;/IDText&gt;&lt;DisplayText&gt;(Moeindarbary et al., 2021)&lt;/DisplayText&gt;&lt;record&gt;&lt;titles&gt;&lt;title&gt;Neonates with coronavirus disease 2019 acquired from infected mothers: the incompatibility of maternal intensity and infant lung involvement: two case reports&lt;/title&gt;&lt;secondary-title&gt;J Med Case Rep&lt;/secondary-title&gt;&lt;/titles&gt;&lt;pages&gt;310&lt;/pages&gt;&lt;number&gt;1&lt;/number&gt;&lt;contributors&gt;&lt;authors&gt;&lt;author&gt;Moeindarbary, S.&lt;/author&gt;&lt;author&gt;Pourhoseini, A.&lt;/author&gt;&lt;author&gt;Layegh, P.&lt;/author&gt;&lt;author&gt;Shahriari, Z.&lt;/author&gt;&lt;author&gt;Fayyaz, F.&lt;/author&gt;&lt;author&gt;Bahrami, M.&lt;/author&gt;&lt;author&gt;Rafiee, M.&lt;/author&gt;&lt;/authors&gt;&lt;/contributors&gt;&lt;added-date format="utc"&gt;1646615480&lt;/added-date&gt;&lt;ref-type name="Journal Article"&gt;17&lt;/ref-type&gt;&lt;dates&gt;&lt;year&gt;2021&lt;/year&gt;&lt;/dates&gt;&lt;rec-number&gt;1331&lt;/rec-number&gt;&lt;last-updated-date format="utc"&gt;1646624806&lt;/last-updated-date&gt;&lt;accession-num&gt;34049573&lt;/accession-num&gt;&lt;electronic-resource-num&gt;10.1186/s13256-021-02698-5&lt;/electronic-resource-num&gt;&lt;volume&gt;15&lt;/volume&gt;&lt;/record&gt;&lt;/Cite&gt;&lt;/EndNote&gt;</w:instrTex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B046AF"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oeindarbary et al., 2021)</w: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86CC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827E97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F2E6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3046B3D0" w14:textId="77777777" w:rsidTr="0056363E">
        <w:trPr>
          <w:trHeight w:val="242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2D54F" w14:textId="77C470DB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haiba&lt;/Author&gt;&lt;Year&gt;2021&lt;/Year&gt;&lt;IDText&gt;Case Report: Neonatal Multi-System Inflammatory Syndrome Associated With SARS-CoV-2 Exposure in Two Cases From Saudi Arabia&lt;/IDText&gt;&lt;DisplayText&gt;(Shaiba et al., 2021)&lt;/DisplayText&gt;&lt;record&gt;&lt;titles&gt;&lt;title&gt;Case Report: Neonatal Multi-System Inflammatory Syndrome Associated With SARS-CoV-2 Exposure in Two Cases From Saudi Arabia&lt;/title&gt;&lt;secondary-title&gt;Front Pediatr&lt;/secondary-title&gt;&lt;/titles&gt;&lt;pages&gt;652857&lt;/pages&gt;&lt;contributors&gt;&lt;authors&gt;&lt;author&gt;Shaiba, L. A.&lt;/author&gt;&lt;author&gt;Hadid, A.&lt;/author&gt;&lt;author&gt;Altirkawi, K. A.&lt;/author&gt;&lt;author&gt;Bakheet, H. M.&lt;/author&gt;&lt;author&gt;Alherz, A. M.&lt;/author&gt;&lt;author&gt;Hussain, S. A.&lt;/author&gt;&lt;author&gt;Sobaih, B. H.&lt;/author&gt;&lt;author&gt;Alnemri, A. M.&lt;/author&gt;&lt;author&gt;Almaghrabi, R.&lt;/author&gt;&lt;author&gt;Ahmed, M.&lt;/author&gt;&lt;author&gt;Arafah, M. A.&lt;/author&gt;&lt;author&gt;Jarallah, A.&lt;/author&gt;&lt;author&gt;Bukhari, E. E.&lt;/author&gt;&lt;author&gt;Alzamil, F. A.&lt;/author&gt;&lt;/authors&gt;&lt;/contributors&gt;&lt;added-date format="utc"&gt;1646615484&lt;/added-date&gt;&lt;ref-type name="Journal Article"&gt;17&lt;/ref-type&gt;&lt;dates&gt;&lt;year&gt;2021&lt;/year&gt;&lt;/dates&gt;&lt;rec-number&gt;1456&lt;/rec-number&gt;&lt;last-updated-date format="utc"&gt;1646624806&lt;/last-updated-date&gt;&lt;accession-num&gt;34055690&lt;/accession-num&gt;&lt;electronic-resource-num&gt;10.3389/fped.2021.652857&lt;/electronic-resource-num&gt;&lt;volume&gt;9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haiba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E1D9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udi Arab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277F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1CCB3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770B81F7" w14:textId="77777777" w:rsidTr="0056363E">
        <w:trPr>
          <w:trHeight w:val="19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D02AA" w14:textId="6EC52E81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cCarty&lt;/Author&gt;&lt;Year&gt;2021&lt;/Year&gt;&lt;IDText&gt;Fetal inflammatory response syndrome associated with maternal SARS-CoV-2 infection&lt;/IDText&gt;&lt;DisplayText&gt;(McCarty et al., 2021)&lt;/DisplayText&gt;&lt;record&gt;&lt;urls&gt;&lt;related-urls&gt;&lt;url&gt;https://www.embase.com/search/results?subaction=viewrecord&amp;amp;id=L2011883986&amp;amp;from=export&lt;/url&gt;&lt;/related-urls&gt;&lt;/urls&gt;&lt;titles&gt;&lt;title&gt;Fetal inflammatory response syndrome associated with maternal SARS-CoV-2 infection&lt;/title&gt;&lt;secondary-title&gt;Pediatrics&lt;/secondary-title&gt;&lt;/titles&gt;&lt;number&gt;4&lt;/number&gt;&lt;contributors&gt;&lt;authors&gt;&lt;author&gt;McCarty, K. L.&lt;/author&gt;&lt;author&gt;Tucker, M.&lt;/author&gt;&lt;author&gt;Lee, G.&lt;/author&gt;&lt;author&gt;Pandey, V.&lt;/author&gt;&lt;/authors&gt;&lt;/contributors&gt;&lt;added-date format="utc"&gt;1646615480&lt;/added-date&gt;&lt;ref-type name="Journal Article"&gt;17&lt;/ref-type&gt;&lt;dates&gt;&lt;year&gt;2021&lt;/year&gt;&lt;/dates&gt;&lt;rec-number&gt;1313&lt;/rec-number&gt;&lt;last-updated-date format="utc"&gt;1646624806&lt;/last-updated-date&gt;&lt;electronic-resource-num&gt;10.1542/peds.2020-010132&lt;/electronic-resource-num&gt;&lt;volume&gt;14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cCarty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BEDE7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28EF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3374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602EDB62" w14:textId="77777777" w:rsidTr="0056363E">
        <w:trPr>
          <w:trHeight w:val="21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5DA44" w14:textId="23F43B07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Ghema&lt;/Author&gt;&lt;Year&gt;2021&lt;/Year&gt;&lt;IDText&gt;Outcomes of newborns to mothers with COVID-19&lt;/IDText&gt;&lt;DisplayText&gt;(Ghema et al., 2021)&lt;/DisplayText&gt;&lt;record&gt;&lt;titles&gt;&lt;title&gt;Outcomes of newborns to mothers with COVID-19&lt;/title&gt;&lt;secondary-title&gt;Infect Dis Now&lt;/secondary-title&gt;&lt;/titles&gt;&lt;contributors&gt;&lt;authors&gt;&lt;author&gt;Ghema, K.&lt;/author&gt;&lt;author&gt;Lehlimi, M.&lt;/author&gt;&lt;author&gt;Toumi, H.&lt;/author&gt;&lt;author&gt;Badre, A.&lt;/author&gt;&lt;author&gt;Chemsi, M.&lt;/author&gt;&lt;author&gt;Habzi, A.&lt;/author&gt;&lt;author&gt;Benomar, S.&lt;/author&gt;&lt;/authors&gt;&lt;/contributors&gt;&lt;added-date format="utc"&gt;1646615476&lt;/added-date&gt;&lt;ref-type name="Journal Article"&gt;17&lt;/ref-type&gt;&lt;dates&gt;&lt;year&gt;2021&lt;/year&gt;&lt;/dates&gt;&lt;rec-number&gt;1182&lt;/rec-number&gt;&lt;last-updated-date format="utc"&gt;1646624806&lt;/last-updated-date&gt;&lt;accession-num&gt;33748807&lt;/accession-num&gt;&lt;electronic-resource-num&gt;10.1016/j.idnow.2021.03.003&lt;/electronic-resource-num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Ghema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32E2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rrocc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DE8B0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74A0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0F9902D0" w14:textId="77777777" w:rsidTr="0056363E">
        <w:trPr>
          <w:trHeight w:val="15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32256" w14:textId="7E66B561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20&lt;/Year&gt;&lt;IDText&gt;Clinical characteristics and intrauterine vertical transmission potential of COVID-19 infection in nine pregnant women: a retrospective review of medical records&lt;/IDText&gt;&lt;DisplayText&gt;(Chen et al., 2020)&lt;/DisplayText&gt;&lt;record&gt;&lt;titles&gt;&lt;title&gt;Clinical characteristics and intrauterine vertical transmission potential of COVID-19 infection in nine pregnant women: a retrospective review of medical records&lt;/title&gt;&lt;secondary-title&gt;Lancet&lt;/secondary-title&gt;&lt;/titles&gt;&lt;pages&gt;809-815&lt;/pages&gt;&lt;number&gt;10226&lt;/number&gt;&lt;contributors&gt;&lt;authors&gt;&lt;author&gt;Chen, H.&lt;/author&gt;&lt;author&gt;Guo, J.&lt;/author&gt;&lt;author&gt;Wang, C.&lt;/author&gt;&lt;author&gt;Luo, F.&lt;/author&gt;&lt;author&gt;Yu, X.&lt;/author&gt;&lt;author&gt;Zhang, W.&lt;/author&gt;&lt;author&gt;Li, J.&lt;/author&gt;&lt;author&gt;Zhao, D.&lt;/author&gt;&lt;author&gt;Xu, D.&lt;/author&gt;&lt;author&gt;Gong, Q.&lt;/author&gt;&lt;author&gt;Liao, J.&lt;/author&gt;&lt;author&gt;Yang, H.&lt;/author&gt;&lt;author&gt;Hou, W.&lt;/author&gt;&lt;author&gt;Zhang, Y.&lt;/author&gt;&lt;/authors&gt;&lt;/contributors&gt;&lt;added-date format="utc"&gt;1646615473&lt;/added-date&gt;&lt;ref-type name="Journal Article"&gt;17&lt;/ref-type&gt;&lt;dates&gt;&lt;year&gt;2020&lt;/year&gt;&lt;/dates&gt;&lt;rec-number&gt;1101&lt;/rec-number&gt;&lt;last-updated-date format="utc"&gt;1646624806&lt;/last-updated-date&gt;&lt;accession-num&gt;32151335&lt;/accession-num&gt;&lt;electronic-resource-num&gt;10.1016/s0140-6736(20)30360-3&lt;/electronic-resource-num&gt;&lt;volume&gt;395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hen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8E7A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BC42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1641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1ABCD80B" w14:textId="77777777" w:rsidTr="0056363E">
        <w:trPr>
          <w:trHeight w:val="2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D8F85" w14:textId="79C404BB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chwartz&lt;/Author&gt;&lt;Year&gt;2021&lt;/Year&gt;&lt;IDText&gt;Chronic Histiocytic Intervillositis With Trophoblast Necrosis Is a Risk Factor Associated With Placental Infection From Coronavirus Disease 2019 (COVID-19) and Intrauterine Maternal-Fetal Severe Acute Respiratory Syndrome Coronavirus 2 (SARS-CoV-2) Transmission in Live-Born and Stillborn Infants&lt;/IDText&gt;&lt;DisplayText&gt;(Schwartz et al., 2021)&lt;/DisplayText&gt;&lt;record&gt;&lt;titles&gt;&lt;title&gt;Chronic Histiocytic Intervillositis With Trophoblast Necrosis Is a Risk Factor Associated With Placental Infection From Coronavirus Disease 2019 (COVID-19) and Intrauterine Maternal-Fetal Severe Acute Respiratory Syndrome Coronavirus 2 (SARS-CoV-2) Transmission in Live-Born and Stillborn Infants&lt;/title&gt;&lt;secondary-title&gt;Archives of Pathology and Laboratory Medicine&lt;/secondary-title&gt;&lt;/titles&gt;&lt;pages&gt;517-528&lt;/pages&gt;&lt;number&gt;5&lt;/number&gt;&lt;contributors&gt;&lt;authors&gt;&lt;author&gt;Schwartz, D. A.&lt;/author&gt;&lt;author&gt;Baldewijns, M.&lt;/author&gt;&lt;author&gt;Benachi, A.&lt;/author&gt;&lt;author&gt;Bugatti, M.&lt;/author&gt;&lt;author&gt;Collins, R. R. J.&lt;/author&gt;&lt;author&gt;De Luca, D.&lt;/author&gt;&lt;author&gt;Facchetti, F.&lt;/author&gt;&lt;author&gt;Linn, R. L.&lt;/author&gt;&lt;author&gt;Marcelis, L.&lt;/author&gt;&lt;author&gt;Morotti, D.&lt;/author&gt;&lt;author&gt;Morotti, R.&lt;/author&gt;&lt;author&gt;Parks, W. T.&lt;/author&gt;&lt;author&gt;Patanè, L.&lt;/author&gt;&lt;author&gt;Prevot, S.&lt;/author&gt;&lt;author&gt;Pulinx, B.&lt;/author&gt;&lt;author&gt;Rajaram, V.&lt;/author&gt;&lt;author&gt;Strybol, D.&lt;/author&gt;&lt;author&gt;Thomas, K.&lt;/author&gt;&lt;author&gt;Vivanti, A. J.&lt;/author&gt;&lt;/authors&gt;&lt;/contributors&gt;&lt;added-date format="utc"&gt;1646615484&lt;/added-date&gt;&lt;ref-type name="Journal Article"&gt;17&lt;/ref-type&gt;&lt;dates&gt;&lt;year&gt;2021&lt;/year&gt;&lt;/dates&gt;&lt;rec-number&gt;1452&lt;/rec-number&gt;&lt;last-updated-date format="utc"&gt;1646624806&lt;/last-updated-date&gt;&lt;accession-num&gt;33393592&lt;/accession-num&gt;&lt;electronic-resource-num&gt;10.5858/arpa.2020-0771-SA&lt;/electronic-resource-num&gt;&lt;volume&gt;145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chwartz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7D6B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nation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cifi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58FA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61EE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7A5FC0EA" w14:textId="77777777" w:rsidTr="0056363E">
        <w:trPr>
          <w:trHeight w:val="136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B8DA16" w14:textId="003179AF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ret de Mola</w: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oret de Mola&lt;/Author&gt;&lt;Year&gt;2021&lt;/Year&gt;&lt;IDText&gt;Increased depression and anxiety during the COVID-19 pandemic in Brazilian mothers: a longitudinal study&lt;/IDText&gt;&lt;DisplayText&gt;(Loret de Mola et al., 2021)&lt;/DisplayText&gt;&lt;record&gt;&lt;titles&gt;&lt;title&gt;Increased depression and anxiety during the COVID-19 pandemic in Brazilian mothers: a longitudinal study&lt;/title&gt;&lt;secondary-title&gt;Braz J Psychiatry&lt;/secondary-title&gt;&lt;/titles&gt;&lt;pages&gt;337-8&lt;/pages&gt;&lt;number&gt;3&lt;/number&gt;&lt;contributors&gt;&lt;authors&gt;&lt;author&gt;Loret de Mola, C.&lt;/author&gt;&lt;author&gt;Blumenberg, C.&lt;/author&gt;&lt;author&gt;Martins, R. C.&lt;/author&gt;&lt;author&gt;Martins-Silva, T.&lt;/author&gt;&lt;author&gt;Carpena, M. X.&lt;/author&gt;&lt;author&gt;Del-Ponte, B.&lt;/author&gt;&lt;author&gt;Pearson, R.&lt;/author&gt;&lt;author&gt;Soares, A. L.&lt;/author&gt;&lt;author&gt;Cesar, J. A.&lt;/author&gt;&lt;/authors&gt;&lt;/contributors&gt;&lt;added-date format="utc"&gt;1646615479&lt;/added-date&gt;&lt;ref-type name="Journal Article"&gt;17&lt;/ref-type&gt;&lt;dates&gt;&lt;year&gt;2021&lt;/year&gt;&lt;/dates&gt;&lt;rec-number&gt;1287&lt;/rec-number&gt;&lt;last-updated-date format="utc"&gt;1646624806&lt;/last-updated-date&gt;&lt;accession-num&gt;33440402&lt;/accession-num&gt;&lt;electronic-resource-num&gt;10.1590/1516-4446-2020-1628&lt;/electronic-resource-num&gt;&lt;volume&gt;43&lt;/volume&gt;&lt;/record&gt;&lt;/Cite&gt;&lt;/EndNote&gt;</w:instrTex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B046AF"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Loret de Mola et al., 2021)</w:t>
            </w:r>
            <w:r w:rsidR="00B046AF"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9371C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FEB4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2E24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64B89FA2" w14:textId="77777777" w:rsidTr="0056363E">
        <w:trPr>
          <w:trHeight w:val="53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8CC44" w14:textId="140A54C5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abharwal&lt;/Author&gt;&lt;Year&gt;2021&lt;/Year&gt;&lt;IDText&gt;Mother-Infant Dyads with COVID-19 at an Urban, Safety-Net Hospital: Clinical Manifestations and Birth Outcomes&lt;/IDText&gt;&lt;DisplayText&gt;(Sabharwal et al., 2021)&lt;/DisplayText&gt;&lt;record&gt;&lt;titles&gt;&lt;title&gt;Mother-Infant Dyads with COVID-19 at an Urban, Safety-Net Hospital: Clinical Manifestations and Birth Outcomes&lt;/title&gt;&lt;secondary-title&gt;American Journal of Perinatology&lt;/secondary-title&gt;&lt;/titles&gt;&lt;pages&gt;741-746&lt;/pages&gt;&lt;number&gt;7&lt;/number&gt;&lt;contributors&gt;&lt;authors&gt;&lt;author&gt;Sabharwal, V.&lt;/author&gt;&lt;author&gt;Bartolome, R.&lt;/author&gt;&lt;author&gt;Hassan, S. A.&lt;/author&gt;&lt;author&gt;Levesque, B. M.&lt;/author&gt;&lt;author&gt;Camelo, I. Y.&lt;/author&gt;&lt;author&gt;Wachman, E. M.&lt;/author&gt;&lt;author&gt;Figueira, M.&lt;/author&gt;&lt;author&gt;Yarrington, C. D.&lt;/author&gt;&lt;author&gt;Cooper, E. R.&lt;/author&gt;&lt;author&gt;Barnett, E. D.&lt;/author&gt;&lt;author&gt;Parker, M. G.&lt;/author&gt;&lt;/authors&gt;&lt;/contributors&gt;&lt;added-date format="utc"&gt;1646615484&lt;/added-date&gt;&lt;ref-type name="Journal Article"&gt;17&lt;/ref-type&gt;&lt;dates&gt;&lt;year&gt;2021&lt;/year&gt;&lt;/dates&gt;&lt;rec-number&gt;1436&lt;/rec-number&gt;&lt;last-updated-date format="utc"&gt;1646624806&lt;/last-updated-date&gt;&lt;accession-num&gt;33853145&lt;/accession-num&gt;&lt;electronic-resource-num&gt;10.1055/s-0041-1726429&lt;/electronic-resource-num&gt;&lt;volume&gt;38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abharwal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11EE7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B415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73E2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wbor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actic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delivery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18DB9A56" w14:textId="77777777" w:rsidTr="0056363E">
        <w:trPr>
          <w:trHeight w:val="35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0E38B" w14:textId="70B48BA7" w:rsidR="006A31B5" w:rsidRPr="00E129EF" w:rsidRDefault="00B046A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E129E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rahap&lt;/Author&gt;&lt;Year&gt;2021&lt;/Year&gt;&lt;IDText&gt;Spontaneous Ileum Perforation in a premature twin with Coronavirus-19 positive mother&lt;/IDText&gt;&lt;DisplayText&gt;(Harahap et al., 2021)&lt;/DisplayText&gt;&lt;record&gt;&lt;urls&gt;&lt;related-urls&gt;&lt;url&gt;https://www.embase.com/search/results?subaction=viewrecord&amp;amp;id=L2011038025&amp;amp;from=export&lt;/url&gt;&lt;/related-urls&gt;&lt;/urls&gt;&lt;titles&gt;&lt;title&gt;Spontaneous Ileum Perforation in a premature twin with Coronavirus-19 positive mother&lt;/title&gt;&lt;secondary-title&gt;Journal of Pediatric Surgery Case Reports&lt;/secondary-title&gt;&lt;/titles&gt;&lt;contributors&gt;&lt;authors&gt;&lt;author&gt;Harahap, A.&lt;/author&gt;&lt;author&gt;Harianto, A.&lt;/author&gt;&lt;author&gt;Etika, R.&lt;/author&gt;&lt;author&gt;Utomo, M. T.&lt;/author&gt;&lt;author&gt;Angelika, D.&lt;/author&gt;&lt;author&gt;Handayani, K. D.&lt;/author&gt;&lt;author&gt;Arif Sampurna, M. T.&lt;/author&gt;&lt;/authors&gt;&lt;/contributors&gt;&lt;added-date format="utc"&gt;1646615476&lt;/added-date&gt;&lt;ref-type name="Journal Article"&gt;17&lt;/ref-type&gt;&lt;dates&gt;&lt;year&gt;2021&lt;/year&gt;&lt;/dates&gt;&lt;rec-number&gt;1199&lt;/rec-number&gt;&lt;last-updated-date format="utc"&gt;1646624806&lt;/last-updated-date&gt;&lt;electronic-resource-num&gt;10.1016/j.epsc.2021.101807&lt;/electronic-resource-num&gt;&lt;volume&gt;67&lt;/volume&gt;&lt;/record&gt;&lt;/Cite&gt;&lt;/EndNote&gt;</w:instrText>
            </w:r>
            <w:r w:rsidRPr="00E129E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hAnsi="Times New Roman" w:cs="Times New Roman"/>
                <w:noProof/>
                <w:sz w:val="20"/>
                <w:szCs w:val="20"/>
              </w:rPr>
              <w:t>(Harahap et al., 2021)</w:t>
            </w:r>
            <w:r w:rsidRPr="00E129E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60F3A" w14:textId="08A663BE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onesi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32C11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6E55B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</w:p>
        </w:tc>
      </w:tr>
      <w:tr w:rsidR="00E129EF" w:rsidRPr="00E129EF" w14:paraId="0748700C" w14:textId="77777777" w:rsidTr="0056363E">
        <w:trPr>
          <w:trHeight w:val="311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CA019" w14:textId="279DF746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uhrt&lt;/Author&gt;&lt;Year&gt;2020&lt;/Year&gt;&lt;IDText&gt;Placental abruption in a twin pregnancy at 32 weeks’ gestation complicated by coronavirus disease 2019 without vertical transmission to the babies&lt;/IDText&gt;&lt;DisplayText&gt;(Kuhrt et al., 2020)&lt;/DisplayText&gt;&lt;record&gt;&lt;urls&gt;&lt;related-urls&gt;&lt;url&gt;https://www.embase.com/search/results?subaction=viewrecord&amp;amp;id=L2006057419&amp;amp;from=export&lt;/url&gt;&lt;/related-urls&gt;&lt;/urls&gt;&lt;titles&gt;&lt;title&gt;Placental abruption in a twin pregnancy at 32 weeks’ gestation complicated by coronavirus disease 2019 without vertical transmission to the babies&lt;/title&gt;&lt;secondary-title&gt;American Journal of Obstetrics and Gynecology MFM&lt;/secondary-title&gt;&lt;/titles&gt;&lt;number&gt;3&lt;/number&gt;&lt;contributors&gt;&lt;authors&gt;&lt;author&gt;Kuhrt, K.&lt;/author&gt;&lt;author&gt;McMicking, J.&lt;/author&gt;&lt;author&gt;Nanda, S.&lt;/author&gt;&lt;author&gt;Nelson-Piercy, C.&lt;/author&gt;&lt;author&gt;Shennan, A.&lt;/author&gt;&lt;/authors&gt;&lt;/contributors&gt;&lt;added-date format="utc"&gt;1646615478&lt;/added-date&gt;&lt;ref-type name="Journal Article"&gt;17&lt;/ref-type&gt;&lt;dates&gt;&lt;year&gt;2020&lt;/year&gt;&lt;/dates&gt;&lt;rec-number&gt;1252&lt;/rec-number&gt;&lt;last-updated-date format="utc"&gt;1646624806&lt;/last-updated-date&gt;&lt;electronic-resource-num&gt;10.1016/j.ajogmf.2020.100135&lt;/electronic-resource-num&gt;&lt;volume&gt;2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uhrt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6A42A" w14:textId="724D206D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K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4CB3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56676" w14:textId="13E1DC7A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19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cent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bruptio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eonat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</w:p>
        </w:tc>
      </w:tr>
      <w:tr w:rsidR="00E129EF" w:rsidRPr="00E129EF" w14:paraId="61DB570F" w14:textId="77777777" w:rsidTr="0056363E">
        <w:trPr>
          <w:trHeight w:val="29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F3229" w14:textId="5A2C21CD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oke&lt;/Author&gt;&lt;Year&gt;2020&lt;/Year&gt;&lt;IDText&gt;SARS-CoV-2 infection in very preterm pregnancy: Experiences from two cases&lt;/IDText&gt;&lt;DisplayText&gt;(Cooke et al., 2020)&lt;/DisplayText&gt;&lt;record&gt;&lt;urls&gt;&lt;related-urls&gt;&lt;url&gt;https://www.embase.com/search/results?subaction=viewrecord&amp;amp;id=L2005910384&amp;amp;from=export&lt;/url&gt;&lt;/related-urls&gt;&lt;/urls&gt;&lt;titles&gt;&lt;title&gt;SARS-CoV-2 infection in very preterm pregnancy: Experiences from two cases&lt;/title&gt;&lt;secondary-title&gt;European Journal of Obstetrics and Gynecology and Reproductive Biology&lt;/secondary-title&gt;&lt;/titles&gt;&lt;pages&gt;259-260&lt;/pages&gt;&lt;contributors&gt;&lt;authors&gt;&lt;author&gt;Cooke, W. R.&lt;/author&gt;&lt;author&gt;Billett, A.&lt;/author&gt;&lt;author&gt;Gleeson, S.&lt;/author&gt;&lt;author&gt;Jacques, A.&lt;/author&gt;&lt;author&gt;Place, K.&lt;/author&gt;&lt;author&gt;Siddall, J.&lt;/author&gt;&lt;author&gt;Walden, A.&lt;/author&gt;&lt;author&gt;Soulsby, K.&lt;/author&gt;&lt;/authors&gt;&lt;/contributors&gt;&lt;added-date format="utc"&gt;1646615474&lt;/added-date&gt;&lt;ref-type name="Journal Article"&gt;17&lt;/ref-type&gt;&lt;dates&gt;&lt;year&gt;2020&lt;/year&gt;&lt;/dates&gt;&lt;rec-number&gt;1119&lt;/rec-number&gt;&lt;last-updated-date format="utc"&gt;1646624806&lt;/last-updated-date&gt;&lt;electronic-resource-num&gt;10.1016/j.ejogrb.2020.05.025&lt;/electronic-resource-num&gt;&lt;volume&gt;25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ooke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41267" w14:textId="5AD3F6EE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K.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2EC8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81C8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cores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ubation</w:t>
            </w:r>
            <w:proofErr w:type="spellEnd"/>
          </w:p>
        </w:tc>
      </w:tr>
      <w:tr w:rsidR="00E129EF" w:rsidRPr="00E129EF" w14:paraId="2AD65A9D" w14:textId="77777777" w:rsidTr="0056363E">
        <w:trPr>
          <w:trHeight w:val="29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7C97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9C7F4" w14:textId="10B4F4A9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8CC0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83A6E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129EF" w:rsidRPr="00E129EF" w14:paraId="3C630426" w14:textId="77777777" w:rsidTr="0056363E">
        <w:trPr>
          <w:trHeight w:val="36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5F0BE7" w14:textId="6B403FE7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ivera-Hernandez&lt;/Author&gt;&lt;Year&gt;2020&lt;/Year&gt;&lt;IDText&gt;Coronavirus Disease 2019 in a Premature Infant: Vertical Transmission and Antibody Response or Lack Thereof&lt;/IDText&gt;&lt;DisplayText&gt;(Rivera-Hernandez et al., 2020)&lt;/DisplayText&gt;&lt;record&gt;&lt;urls&gt;&lt;related-urls&gt;&lt;url&gt;https://www.embase.com/search/results?subaction=viewrecord&amp;amp;id=L632632448&amp;amp;from=export&lt;/url&gt;&lt;/related-urls&gt;&lt;/urls&gt;&lt;titles&gt;&lt;title&gt;Coronavirus Disease 2019 in a Premature Infant: Vertical Transmission and Antibody Response or Lack Thereof&lt;/title&gt;&lt;secondary-title&gt;AJP Reports&lt;/secondary-title&gt;&lt;/titles&gt;&lt;pages&gt;E224-E227&lt;/pages&gt;&lt;number&gt;3&lt;/number&gt;&lt;contributors&gt;&lt;authors&gt;&lt;author&gt;Rivera-Hernandez, P.&lt;/author&gt;&lt;author&gt;Nair, J.&lt;/author&gt;&lt;author&gt;Islam, S.&lt;/author&gt;&lt;author&gt;Davidson, L.&lt;/author&gt;&lt;author&gt;Chang, A.&lt;/author&gt;&lt;author&gt;Elberson, V.&lt;/author&gt;&lt;/authors&gt;&lt;/contributors&gt;&lt;added-date format="utc"&gt;1646615483&lt;/added-date&gt;&lt;ref-type name="Journal Article"&gt;17&lt;/ref-type&gt;&lt;dates&gt;&lt;year&gt;2020&lt;/year&gt;&lt;/dates&gt;&lt;rec-number&gt;1424&lt;/rec-number&gt;&lt;last-updated-date format="utc"&gt;1646624806&lt;/last-updated-date&gt;&lt;electronic-resource-num&gt;10.1055/s-0040-1715176&lt;/electronic-resource-num&gt;&lt;volume&gt;10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Rivera-Hernandez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89912" w14:textId="440190C8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546F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156F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bo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s</w:t>
            </w:r>
            <w:proofErr w:type="spellEnd"/>
          </w:p>
        </w:tc>
      </w:tr>
      <w:tr w:rsidR="00E129EF" w:rsidRPr="00E129EF" w14:paraId="7795F0C2" w14:textId="77777777" w:rsidTr="0056363E">
        <w:trPr>
          <w:trHeight w:val="31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2F049" w14:textId="17753A73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erlman&lt;/Author&gt;&lt;Year&gt;2020&lt;/Year&gt;&lt;IDText&gt;Delivery Room Preparedness and Early Neonatal Outcomes during COVID-19 Pandemic in New York City&lt;/IDText&gt;&lt;DisplayText&gt;(Perlman et al., 2020)&lt;/DisplayText&gt;&lt;record&gt;&lt;urls&gt;&lt;related-urls&gt;&lt;url&gt;https://www.embase.com/search/results?subaction=viewrecord&amp;amp;id=L2007402269&amp;amp;from=export&lt;/url&gt;&lt;/related-urls&gt;&lt;/urls&gt;&lt;titles&gt;&lt;title&gt;Delivery Room Preparedness and Early Neonatal Outcomes during COVID-19 Pandemic in New York City&lt;/title&gt;&lt;secondary-title&gt;Pediatrics&lt;/secondary-title&gt;&lt;/titles&gt;&lt;number&gt;2&lt;/number&gt;&lt;contributors&gt;&lt;authors&gt;&lt;author&gt;Perlman, J.&lt;/author&gt;&lt;author&gt;Oxford, C.&lt;/author&gt;&lt;author&gt;Chang, C.&lt;/author&gt;&lt;author&gt;Salvatore, C.&lt;/author&gt;&lt;author&gt;Pace, J. D.&lt;/author&gt;&lt;/authors&gt;&lt;/contributors&gt;&lt;added-date format="utc"&gt;1646615482&lt;/added-date&gt;&lt;ref-type name="Journal Article"&gt;17&lt;/ref-type&gt;&lt;dates&gt;&lt;year&gt;2020&lt;/year&gt;&lt;/dates&gt;&lt;rec-number&gt;1390&lt;/rec-number&gt;&lt;last-updated-date format="utc"&gt;1646624806&lt;/last-updated-date&gt;&lt;electronic-resource-num&gt;10.1542/peds.2020-1567&lt;/electronic-resource-num&gt;&lt;volume&gt;146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Perlman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8E920" w14:textId="0B1C27F8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44AD7" w14:textId="52360A5E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E84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gar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aturit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CPAP use, NICU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</w:t>
            </w:r>
            <w:proofErr w:type="spellEnd"/>
          </w:p>
        </w:tc>
      </w:tr>
      <w:tr w:rsidR="00E129EF" w:rsidRPr="00E129EF" w14:paraId="4F9FB2FC" w14:textId="77777777" w:rsidTr="0056363E">
        <w:trPr>
          <w:trHeight w:val="4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238F0" w14:textId="263FE6D9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iersigilli&lt;/Author&gt;&lt;Year&gt;2020&lt;/Year&gt;&lt;IDText&gt;COVID-19 in a 26-week preterm neonate&lt;/IDText&gt;&lt;DisplayText&gt;(Piersigilli et al., 2020)&lt;/DisplayText&gt;&lt;record&gt;&lt;urls&gt;&lt;related-urls&gt;&lt;url&gt;https://www.embase.com/search/results?subaction=viewrecord&amp;amp;id=L2005946509&amp;amp;from=export&lt;/url&gt;&lt;/related-urls&gt;&lt;/urls&gt;&lt;titles&gt;&lt;title&gt;COVID-19 in a 26-week preterm neonate&lt;/title&gt;&lt;secondary-title&gt;The Lancet Child and Adolescent Health&lt;/secondary-title&gt;&lt;/titles&gt;&lt;pages&gt;476-478&lt;/pages&gt;&lt;number&gt;6&lt;/number&gt;&lt;contributors&gt;&lt;authors&gt;&lt;author&gt;Piersigilli, F.&lt;/author&gt;&lt;author&gt;Carkeek, K.&lt;/author&gt;&lt;author&gt;Hocq, C.&lt;/author&gt;&lt;author&gt;van Grambezen, B.&lt;/author&gt;&lt;author&gt;Hubinont, C.&lt;/author&gt;&lt;author&gt;Chatzis, O.&lt;/author&gt;&lt;author&gt;Van der Linden, D.&lt;/author&gt;&lt;author&gt;Danhaive, O.&lt;/author&gt;&lt;/authors&gt;&lt;/contributors&gt;&lt;added-date format="utc"&gt;1646615482&lt;/added-date&gt;&lt;ref-type name="Journal Article"&gt;17&lt;/ref-type&gt;&lt;dates&gt;&lt;year&gt;2020&lt;/year&gt;&lt;/dates&gt;&lt;rec-number&gt;1395&lt;/rec-number&gt;&lt;last-updated-date format="utc"&gt;1646624806&lt;/last-updated-date&gt;&lt;electronic-resource-num&gt;10.1016/S2352-4642(20)30140-1&lt;/electronic-resource-num&gt;&lt;volume&gt;4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Piersigilli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F2FC5" w14:textId="7E38979B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lgiu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87793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02889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bo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s</w:t>
            </w:r>
            <w:proofErr w:type="spellEnd"/>
          </w:p>
        </w:tc>
      </w:tr>
      <w:tr w:rsidR="00E129EF" w:rsidRPr="00E129EF" w14:paraId="356532A8" w14:textId="77777777" w:rsidTr="0056363E">
        <w:trPr>
          <w:trHeight w:val="60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255A0" w14:textId="212F78B9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rindwa&lt;/Author&gt;&lt;Year&gt;2021&lt;/Year&gt;&lt;IDText&gt;A case study of the first pregnant woman with COVID-19 in Bukavu, eastern Democratic Republic of the Congo&lt;/IDText&gt;&lt;DisplayText&gt;(Birindwa et al., 2021)&lt;/DisplayText&gt;&lt;record&gt;&lt;urls&gt;&lt;related-urls&gt;&lt;url&gt;https://www.embase.com/search/results?subaction=viewrecord&amp;amp;id=L2010213324&amp;amp;from=export&lt;/url&gt;&lt;/related-urls&gt;&lt;/urls&gt;&lt;titles&gt;&lt;title&gt;A case study of the first pregnant woman with COVID-19 in Bukavu, eastern Democratic Republic of the Congo&lt;/title&gt;&lt;secondary-title&gt;Maternal Health, Neonatology and Perinatology&lt;/secondary-title&gt;&lt;/titles&gt;&lt;number&gt;1&lt;/number&gt;&lt;contributors&gt;&lt;authors&gt;&lt;author&gt;Birindwa, E. K.&lt;/author&gt;&lt;author&gt;Mulumeoderhwa, G. M.&lt;/author&gt;&lt;author&gt;Nyakio, O.&lt;/author&gt;&lt;author&gt;Mbale, G. Q. M.&lt;/author&gt;&lt;author&gt;Mushamuka, S. Z.&lt;/author&gt;&lt;author&gt;Materanya, J. M.&lt;/author&gt;&lt;author&gt;Kahasha, P. M.&lt;/author&gt;&lt;author&gt;Bisimwa, Y. K.&lt;/author&gt;&lt;author&gt;Kampara, F. M.&lt;/author&gt;&lt;author&gt;Irenge, J. M.&lt;/author&gt;&lt;author&gt;Kibalama, I. B.&lt;/author&gt;&lt;author&gt;Luzadi, P. K.&lt;/author&gt;&lt;author&gt;Malembaka, E. B.&lt;/author&gt;&lt;author&gt;Mayeri, D. G. N. M.&lt;/author&gt;&lt;author&gt;Baguma, M.&lt;/author&gt;&lt;author&gt;Balaluka, G. B.&lt;/author&gt;&lt;/authors&gt;&lt;/contributors&gt;&lt;added-date format="utc"&gt;1646615473&lt;/added-date&gt;&lt;ref-type name="Journal Article"&gt;17&lt;/ref-type&gt;&lt;dates&gt;&lt;year&gt;2021&lt;/year&gt;&lt;/dates&gt;&lt;rec-number&gt;1074&lt;/rec-number&gt;&lt;last-updated-date format="utc"&gt;1646624806&lt;/last-updated-date&gt;&lt;electronic-resource-num&gt;10.1186/s40748-021-00127-5&lt;/electronic-resource-num&gt;&lt;volume&gt;7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Birindwa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BA588" w14:textId="5C1CFEE2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g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A140B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gna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FC85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Vascular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come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placenta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umbilic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ssels</w:t>
            </w:r>
            <w:proofErr w:type="spellEnd"/>
          </w:p>
        </w:tc>
      </w:tr>
      <w:tr w:rsidR="00E129EF" w:rsidRPr="00E129EF" w14:paraId="76E61169" w14:textId="77777777" w:rsidTr="0056363E">
        <w:trPr>
          <w:trHeight w:val="653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51F57" w14:textId="284D5F8D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u Fossé&lt;/Author&gt;&lt;Year&gt;2021&lt;/Year&gt;&lt;IDText&gt;Detailed immune monitoring of a pregnant woman with critical Covid-19&lt;/IDText&gt;&lt;DisplayText&gt;(du Fossé et al., 2021)&lt;/DisplayText&gt;&lt;record&gt;&lt;urls&gt;&lt;related-urls&gt;&lt;url&gt;https://www.embase.com/search/results?subaction=viewrecord&amp;amp;id=L2008456515&amp;amp;from=export&lt;/url&gt;&lt;/related-urls&gt;&lt;/urls&gt;&lt;titles&gt;&lt;title&gt;Detailed immune monitoring of a pregnant woman with critical Covid-19&lt;/title&gt;&lt;secondary-title&gt;Journal of Reproductive Immunology&lt;/secondary-title&gt;&lt;/titles&gt;&lt;contributors&gt;&lt;authors&gt;&lt;author&gt;du Fossé, N. A.&lt;/author&gt;&lt;author&gt;Bronsgeest, K.&lt;/author&gt;&lt;author&gt;Arbous, M. S.&lt;/author&gt;&lt;author&gt;Zlei, M.&lt;/author&gt;&lt;author&gt;Myeni, S. K.&lt;/author&gt;&lt;author&gt;Kikkert, M.&lt;/author&gt;&lt;author&gt;van Dongen, J. J. M.&lt;/author&gt;&lt;author&gt;Staal, F. J. T.&lt;/author&gt;&lt;author&gt;van der Hoorn, M. L. P.&lt;/author&gt;&lt;author&gt;van den Akker, T.&lt;/author&gt;&lt;/authors&gt;&lt;/contributors&gt;&lt;added-date format="utc"&gt;1646615475&lt;/added-date&gt;&lt;ref-type name="Journal Article"&gt;17&lt;/ref-type&gt;&lt;dates&gt;&lt;year&gt;2021&lt;/year&gt;&lt;/dates&gt;&lt;rec-number&gt;1145&lt;/rec-number&gt;&lt;last-updated-date format="utc"&gt;1646624806&lt;/last-updated-date&gt;&lt;electronic-resource-num&gt;10.1016/j.jri.2020.103243&lt;/electronic-resource-num&gt;&lt;volume&gt;143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u Fossé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00AF3" w14:textId="5F6AFB64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herlan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0C48D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gna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11882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imigravi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19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lat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i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ufficienc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creas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iv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-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el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-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el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mpartments</w:t>
            </w:r>
            <w:proofErr w:type="spellEnd"/>
          </w:p>
        </w:tc>
      </w:tr>
      <w:tr w:rsidR="00E129EF" w:rsidRPr="00E129EF" w14:paraId="69EE1C34" w14:textId="77777777" w:rsidTr="0056363E">
        <w:trPr>
          <w:trHeight w:val="679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6CF58" w14:textId="144EE052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rhadi&lt;/Author&gt;&lt;Year&gt;2021&lt;/Year&gt;&lt;IDText&gt;Mobile-Assisted Virtual Bonding Enables Breast Milk Supply in Critically Ill Mothers With COVID-19: A Reflection on the Feasibility of Telelactation&lt;/IDText&gt;&lt;DisplayText&gt;(Farhadi et al., 2021)&lt;/DisplayText&gt;&lt;record&gt;&lt;titles&gt;&lt;title&gt;Mobile-Assisted Virtual Bonding Enables Breast Milk Supply in Critically Ill Mothers With COVID-19: A Reflection on the Feasibility of Telelactation&lt;/title&gt;&lt;secondary-title&gt;Cureus&lt;/secondary-title&gt;&lt;/titles&gt;&lt;pages&gt;e13699&lt;/pages&gt;&lt;number&gt;3&lt;/number&gt;&lt;contributors&gt;&lt;authors&gt;&lt;author&gt;Farhadi, R.&lt;/author&gt;&lt;author&gt;Mehrpisheh, S.&lt;/author&gt;&lt;author&gt;Philip, R. K.&lt;/author&gt;&lt;/authors&gt;&lt;/contributors&gt;&lt;added-date format="utc"&gt;1646615475&lt;/added-date&gt;&lt;ref-type name="Journal Article"&gt;17&lt;/ref-type&gt;&lt;dates&gt;&lt;year&gt;2021&lt;/year&gt;&lt;/dates&gt;&lt;rec-number&gt;1161&lt;/rec-number&gt;&lt;last-updated-date format="utc"&gt;1646624806&lt;/last-updated-date&gt;&lt;accession-num&gt;33833919&lt;/accession-num&gt;&lt;electronic-resource-num&gt;10.7759/cureus.13699&lt;/electronic-resource-num&gt;&lt;volume&gt;13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arhadi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D59E2" w14:textId="263B1C9F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DF0C5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wbor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A7BDA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xperience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lat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re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ther-infa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ir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o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r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ered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virtual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nd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ing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ID-19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ndemic</w:t>
            </w:r>
            <w:proofErr w:type="spellEnd"/>
          </w:p>
        </w:tc>
      </w:tr>
      <w:tr w:rsidR="00E129EF" w:rsidRPr="00E129EF" w14:paraId="03760AFC" w14:textId="77777777" w:rsidTr="0056363E">
        <w:trPr>
          <w:trHeight w:val="547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CF811" w14:textId="5E069262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ontanella&lt;/Author&gt;&lt;Year&gt;2020&lt;/Year&gt;&lt;IDText&gt;COVID-19 infection during the third trimester of pregnancy: Current clinical dilemmas&lt;/IDText&gt;&lt;DisplayText&gt;(Fontanella et al., 2020)&lt;/DisplayText&gt;&lt;record&gt;&lt;urls&gt;&lt;related-urls&gt;&lt;url&gt;https://www.embase.com/search/results?subaction=viewrecord&amp;amp;id=L2006101281&amp;amp;from=export&lt;/url&gt;&lt;/related-urls&gt;&lt;/urls&gt;&lt;titles&gt;&lt;title&gt;COVID-19 infection during the third trimester of pregnancy: Current clinical dilemmas&lt;/title&gt;&lt;secondary-title&gt;European Journal of Obstetrics and Gynecology and Reproductive Biology&lt;/secondary-title&gt;&lt;/titles&gt;&lt;pages&gt;268-271&lt;/pages&gt;&lt;contributors&gt;&lt;authors&gt;&lt;author&gt;Fontanella, F.&lt;/author&gt;&lt;author&gt;Hannes, S.&lt;/author&gt;&lt;author&gt;Keating, N.&lt;/author&gt;&lt;author&gt;Martyn, F.&lt;/author&gt;&lt;author&gt;Browne, I.&lt;/author&gt;&lt;author&gt;Briet, J.&lt;/author&gt;&lt;author&gt;McAuliffe, F. M.&lt;/author&gt;&lt;author&gt;Baalman, J. H.&lt;/author&gt;&lt;/authors&gt;&lt;/contributors&gt;&lt;added-date format="utc"&gt;1646615475&lt;/added-date&gt;&lt;ref-type name="Journal Article"&gt;17&lt;/ref-type&gt;&lt;dates&gt;&lt;year&gt;2020&lt;/year&gt;&lt;/dates&gt;&lt;rec-number&gt;1171&lt;/rec-number&gt;&lt;last-updated-date format="utc"&gt;1646624806&lt;/last-updated-date&gt;&lt;electronic-resource-num&gt;10.1016/j.ejogrb.2020.05.053&lt;/electronic-resource-num&gt;&lt;volume&gt;251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ontanella et al., 2020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583B5" w14:textId="44C5CBD0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herlan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AA75F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gnan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3C194" w14:textId="7328D269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VID-19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ymptoms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an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th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stational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iabetes</w:t>
            </w:r>
          </w:p>
        </w:tc>
      </w:tr>
      <w:tr w:rsidR="00E129EF" w:rsidRPr="00E129EF" w14:paraId="585A4A7F" w14:textId="77777777" w:rsidTr="0056363E">
        <w:trPr>
          <w:trHeight w:val="5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00C35" w14:textId="77CD7EF8" w:rsidR="006A31B5" w:rsidRPr="00E129EF" w:rsidRDefault="00E129EF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akstad&lt;/Author&gt;&lt;Year&gt;2021&lt;/Year&gt;&lt;IDText&gt;Nosocomial SARS-CoV-2 transmission in a neonatal unit in Botswana: chronic overcrowding meets a novel pathogen&lt;/IDText&gt;&lt;DisplayText&gt;(Nakstad et al., 2021)&lt;/DisplayText&gt;&lt;record&gt;&lt;titles&gt;&lt;title&gt;Nosocomial SARS-CoV-2 transmission in a neonatal unit in Botswana: chronic overcrowding meets a novel pathogen&lt;/title&gt;&lt;secondary-title&gt;BMJ Case Reports&lt;/secondary-title&gt;&lt;/titles&gt;&lt;number&gt;6&lt;/number&gt;&lt;contributors&gt;&lt;authors&gt;&lt;author&gt;Nakstad, B.&lt;/author&gt;&lt;author&gt;Kaang, T.&lt;/author&gt;&lt;author&gt;Gezmu, A. M.&lt;/author&gt;&lt;author&gt;Strysko, J.&lt;/author&gt;&lt;/authors&gt;&lt;/contributors&gt;&lt;added-date format="utc"&gt;1646615481&lt;/added-date&gt;&lt;ref-type name="Journal Article"&gt;17&lt;/ref-type&gt;&lt;dates&gt;&lt;year&gt;2021&lt;/year&gt;&lt;/dates&gt;&lt;rec-number&gt;1349&lt;/rec-number&gt;&lt;last-updated-date format="utc"&gt;1646624806&lt;/last-updated-date&gt;&lt;accession-num&gt;34099450&lt;/accession-num&gt;&lt;electronic-resource-num&gt;10.1136/bcr-2021-242421&lt;/electronic-resource-num&gt;&lt;volume&gt;14&lt;/volume&gt;&lt;/record&gt;&lt;/Cite&gt;&lt;/EndNote&gt;</w:instrTex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129E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Nakstad et al., 2021)</w:t>
            </w: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142F7" w14:textId="001CFCE9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tswa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2E548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erm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nat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2D60C" w14:textId="77777777" w:rsidR="006A31B5" w:rsidRPr="00E129EF" w:rsidRDefault="006A31B5" w:rsidP="006A31B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boratory</w:t>
            </w:r>
            <w:proofErr w:type="spellEnd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129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s</w:t>
            </w:r>
            <w:proofErr w:type="spellEnd"/>
          </w:p>
        </w:tc>
      </w:tr>
    </w:tbl>
    <w:p w14:paraId="0A443AC0" w14:textId="77777777" w:rsidR="002A0958" w:rsidRPr="00E129EF" w:rsidRDefault="002A0958" w:rsidP="006A31B5">
      <w:pPr>
        <w:rPr>
          <w:rFonts w:ascii="Times New Roman" w:hAnsi="Times New Roman" w:cs="Times New Roman"/>
          <w:sz w:val="20"/>
          <w:szCs w:val="20"/>
        </w:rPr>
      </w:pPr>
    </w:p>
    <w:p w14:paraId="57126FA3" w14:textId="55DAD53E" w:rsidR="002A0958" w:rsidRPr="00E129EF" w:rsidRDefault="00E129EF" w:rsidP="006A31B5">
      <w:pPr>
        <w:rPr>
          <w:rFonts w:ascii="Times New Roman" w:hAnsi="Times New Roman" w:cs="Times New Roman"/>
          <w:b/>
          <w:bCs/>
          <w:sz w:val="20"/>
          <w:szCs w:val="20"/>
        </w:rPr>
      </w:pPr>
      <w:proofErr w:type="spellStart"/>
      <w:r w:rsidRPr="00E129EF">
        <w:rPr>
          <w:rFonts w:ascii="Times New Roman" w:hAnsi="Times New Roman" w:cs="Times New Roman"/>
          <w:b/>
          <w:bCs/>
          <w:sz w:val="20"/>
          <w:szCs w:val="20"/>
        </w:rPr>
        <w:t>References</w:t>
      </w:r>
      <w:proofErr w:type="spellEnd"/>
    </w:p>
    <w:p w14:paraId="01229B8C" w14:textId="457A16E7" w:rsidR="00E129EF" w:rsidRPr="00E129EF" w:rsidRDefault="002A0958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fldChar w:fldCharType="begin"/>
      </w:r>
      <w:r w:rsidRPr="00E129EF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E129EF">
        <w:rPr>
          <w:rFonts w:ascii="Times New Roman" w:hAnsi="Times New Roman" w:cs="Times New Roman"/>
          <w:sz w:val="20"/>
          <w:szCs w:val="20"/>
        </w:rPr>
        <w:fldChar w:fldCharType="separate"/>
      </w:r>
      <w:r w:rsidR="00E129EF" w:rsidRPr="00E129EF">
        <w:rPr>
          <w:rFonts w:ascii="Times New Roman" w:hAnsi="Times New Roman" w:cs="Times New Roman"/>
          <w:sz w:val="20"/>
          <w:szCs w:val="20"/>
        </w:rPr>
        <w:t xml:space="preserve">Abasse, S., Essabar, L., Costin, T., Mahisatra, V., Kaci, M., Braconnier, A., . . . Fayssoil, A. (2020). Neonatal COVID-19 Pneumonia: Report of the First Case in a Preterm Neonate in Mayotte, an Overseas Department of France. </w:t>
      </w:r>
      <w:r w:rsidR="00E129EF" w:rsidRPr="00E129EF">
        <w:rPr>
          <w:rFonts w:ascii="Times New Roman" w:hAnsi="Times New Roman" w:cs="Times New Roman"/>
          <w:i/>
          <w:sz w:val="20"/>
          <w:szCs w:val="20"/>
        </w:rPr>
        <w:t>Children (Basel)</w:t>
      </w:r>
      <w:r w:rsidR="00E129EF" w:rsidRPr="00E129EF">
        <w:rPr>
          <w:rFonts w:ascii="Times New Roman" w:hAnsi="Times New Roman" w:cs="Times New Roman"/>
          <w:sz w:val="20"/>
          <w:szCs w:val="20"/>
        </w:rPr>
        <w:t>,</w:t>
      </w:r>
      <w:r w:rsidR="00E129EF" w:rsidRPr="00E129EF">
        <w:rPr>
          <w:rFonts w:ascii="Times New Roman" w:hAnsi="Times New Roman" w:cs="Times New Roman"/>
          <w:i/>
          <w:sz w:val="20"/>
          <w:szCs w:val="20"/>
        </w:rPr>
        <w:t xml:space="preserve"> 7</w:t>
      </w:r>
      <w:r w:rsidR="00E129EF" w:rsidRPr="00E129EF">
        <w:rPr>
          <w:rFonts w:ascii="Times New Roman" w:hAnsi="Times New Roman" w:cs="Times New Roman"/>
          <w:sz w:val="20"/>
          <w:szCs w:val="20"/>
        </w:rPr>
        <w:t xml:space="preserve">(8). </w:t>
      </w:r>
      <w:hyperlink r:id="rId5" w:history="1">
        <w:r w:rsidR="00E129EF"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3390/children7080087</w:t>
        </w:r>
      </w:hyperlink>
      <w:r w:rsidR="00E129EF"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0330BAC" w14:textId="55254556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Alay, I., Yildiz, S., Kaya, C., Yasar, K. K., Aydin, O. A., Karaosmanoglu, H. K., . . . Ekin, M. (2020). The clinical findings and outcomes of symptomatic pregnant women diagnosed with or suspected of having coronavirus disease 2019 in a tertiary pandemic hospital in Istanbul, Turkey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Obstetrics and Gynaecology Research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11/jog.1449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FEE5C6D" w14:textId="788A08B7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Antoun, L., Taweel, N. E., Ahmed, I., Patni, S., &amp; Honest, H. (2020). Maternal COVID-19 infection, clinical characteristics, pregnancy, and neonatal outcome: A prospective cohort study. </w:t>
      </w:r>
      <w:r w:rsidRPr="00E129EF">
        <w:rPr>
          <w:rFonts w:ascii="Times New Roman" w:hAnsi="Times New Roman" w:cs="Times New Roman"/>
          <w:i/>
          <w:sz w:val="20"/>
          <w:szCs w:val="20"/>
        </w:rPr>
        <w:t>European Journal of Obstetrics, Gynecology, and Reproductive Bi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52</w:t>
      </w:r>
      <w:r w:rsidRPr="00E129EF">
        <w:rPr>
          <w:rFonts w:ascii="Times New Roman" w:hAnsi="Times New Roman" w:cs="Times New Roman"/>
          <w:sz w:val="20"/>
          <w:szCs w:val="20"/>
        </w:rPr>
        <w:t xml:space="preserve">, 559-562. </w:t>
      </w:r>
      <w:hyperlink r:id="rId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ejogrb.2020.07.008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8691B97" w14:textId="30F39A21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Biasucci, G., Cannalire, G., Raymond, A., Capra, M. E., Benenati, B., Vadacca, G., . . . Bonini, R. (2020). Safe Perinatal Management of Neonates Born to SARS-CoV-2 Positive Mothers at the Epicenter of the Italian Epidemic. </w:t>
      </w:r>
      <w:r w:rsidRPr="00E129EF">
        <w:rPr>
          <w:rFonts w:ascii="Times New Roman" w:hAnsi="Times New Roman" w:cs="Times New Roman"/>
          <w:i/>
          <w:sz w:val="20"/>
          <w:szCs w:val="20"/>
        </w:rPr>
        <w:t>Frontiers in Pediatric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8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3389/fped.2020.565522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082B67E" w14:textId="2937968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Birindwa, E. K., Mulumeoderhwa, G. M., Nyakio, O., Mbale, G. Q. M., Mushamuka, S. Z., Materanya, J. M., . . . Balaluka, G. B. (2021). A case study of the first pregnant woman with COVID-19 in Bukavu, eastern Democratic Republic of the Congo. </w:t>
      </w:r>
      <w:r w:rsidRPr="00E129EF">
        <w:rPr>
          <w:rFonts w:ascii="Times New Roman" w:hAnsi="Times New Roman" w:cs="Times New Roman"/>
          <w:i/>
          <w:sz w:val="20"/>
          <w:szCs w:val="20"/>
        </w:rPr>
        <w:t>Maternal Health, Neonatology and Perinat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7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. </w:t>
      </w:r>
      <w:hyperlink r:id="rId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86/s40748-021-00127-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F285351" w14:textId="04E39AC2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Chen, H., Guo, J., Wang, C., Luo, F., Yu, X., Zhang, W., . . . Zhang, Y. (2020). Clinical characteristics and intrauterine vertical transmission potential of COVID-19 infection in nine pregnant women: a retrospective review of medical records. </w:t>
      </w:r>
      <w:r w:rsidRPr="00E129EF">
        <w:rPr>
          <w:rFonts w:ascii="Times New Roman" w:hAnsi="Times New Roman" w:cs="Times New Roman"/>
          <w:i/>
          <w:sz w:val="20"/>
          <w:szCs w:val="20"/>
        </w:rPr>
        <w:t>Lancet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95</w:t>
      </w:r>
      <w:r w:rsidRPr="00E129EF">
        <w:rPr>
          <w:rFonts w:ascii="Times New Roman" w:hAnsi="Times New Roman" w:cs="Times New Roman"/>
          <w:sz w:val="20"/>
          <w:szCs w:val="20"/>
        </w:rPr>
        <w:t xml:space="preserve">(10226), 809-815. </w:t>
      </w:r>
      <w:hyperlink r:id="rId10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s0140-6736(20)30360-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4482310" w14:textId="27071643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Congdon, J. L., Kair, L. R., Flaherman, V. J., Wood, K. E., LoFrumento, M. A., Nwaobasi-Iwuh, E., &amp; Phillipi, C. A. (2021). Management and Early Outcomes of Neonates Born to Women with SARS-CoV-2 in 16 U.S. Hospitals. </w:t>
      </w:r>
      <w:r w:rsidRPr="00E129EF">
        <w:rPr>
          <w:rFonts w:ascii="Times New Roman" w:hAnsi="Times New Roman" w:cs="Times New Roman"/>
          <w:i/>
          <w:sz w:val="20"/>
          <w:szCs w:val="20"/>
        </w:rPr>
        <w:t>American Journal of Perinat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8</w:t>
      </w:r>
      <w:r w:rsidRPr="00E129EF">
        <w:rPr>
          <w:rFonts w:ascii="Times New Roman" w:hAnsi="Times New Roman" w:cs="Times New Roman"/>
          <w:sz w:val="20"/>
          <w:szCs w:val="20"/>
        </w:rPr>
        <w:t xml:space="preserve">(6), 622-631. </w:t>
      </w:r>
      <w:hyperlink r:id="rId11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1-172603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B3E1006" w14:textId="3B6148E3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Cooke, W. R., Billett, A., Gleeson, S., Jacques, A., Place, K., Siddall, J., . . . Soulsby, K. (2020). SARS-CoV-2 infection in very preterm pregnancy: Experiences from two cases. </w:t>
      </w:r>
      <w:r w:rsidRPr="00E129EF">
        <w:rPr>
          <w:rFonts w:ascii="Times New Roman" w:hAnsi="Times New Roman" w:cs="Times New Roman"/>
          <w:i/>
          <w:sz w:val="20"/>
          <w:szCs w:val="20"/>
        </w:rPr>
        <w:t>European Journal of Obstetrics and Gynecology and Reproductive Bi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50</w:t>
      </w:r>
      <w:r w:rsidRPr="00E129EF">
        <w:rPr>
          <w:rFonts w:ascii="Times New Roman" w:hAnsi="Times New Roman" w:cs="Times New Roman"/>
          <w:sz w:val="20"/>
          <w:szCs w:val="20"/>
        </w:rPr>
        <w:t xml:space="preserve">, 259-260. </w:t>
      </w:r>
      <w:hyperlink r:id="rId12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ejogrb.2020.05.02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95DCB42" w14:textId="56B98FE7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du Fossé, N. A., Bronsgeest, K., Arbous, M. S., Zlei, M., Myeni, S. K., Kikkert, M., . . . van den Akker, T. (2021). Detailed immune monitoring of a pregnant woman with critical Covid-19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Reproductive Immun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3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13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jri.2020.10324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A04D30F" w14:textId="066CB0A4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Fan, C., Guo, Y., Qu, P., Wang, S., Wang, M., Yuan, J., . . . Wang, B. (2020). No Obviously Adverse Pregnancy Complications and Outcomes of the Recovered Pregnant Women from COVID-19. </w:t>
      </w:r>
      <w:r w:rsidRPr="00E129EF">
        <w:rPr>
          <w:rFonts w:ascii="Times New Roman" w:hAnsi="Times New Roman" w:cs="Times New Roman"/>
          <w:i/>
          <w:sz w:val="20"/>
          <w:szCs w:val="20"/>
        </w:rPr>
        <w:t>Reproductive Toxicology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14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reprotox.2020.11.008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3FAE346" w14:textId="240D3AD1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Farhadi, R., Mehrpisheh, S., &amp; Philip, R. K. (2021). Mobile-Assisted Virtual Bonding Enables Breast Milk Supply in Critically Ill Mothers With COVID-19: A Reflection on the Feasibility of Telelactation. </w:t>
      </w:r>
      <w:r w:rsidRPr="00E129EF">
        <w:rPr>
          <w:rFonts w:ascii="Times New Roman" w:hAnsi="Times New Roman" w:cs="Times New Roman"/>
          <w:i/>
          <w:sz w:val="20"/>
          <w:szCs w:val="20"/>
        </w:rPr>
        <w:t>Cureu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3</w:t>
      </w:r>
      <w:r w:rsidRPr="00E129EF">
        <w:rPr>
          <w:rFonts w:ascii="Times New Roman" w:hAnsi="Times New Roman" w:cs="Times New Roman"/>
          <w:sz w:val="20"/>
          <w:szCs w:val="20"/>
        </w:rPr>
        <w:t xml:space="preserve">(3), e13699. </w:t>
      </w:r>
      <w:hyperlink r:id="rId15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7759/cureus.13699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85D188C" w14:textId="7F7A303C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Ferrazzi, E., Frigerio, L., Savasi, V., Vergani, P., Prefumo, F., Barresi, S., . . . Villa, A. (2020). Vaginal delivery in SARS-CoV-2-infected pregnant women in Northern Italy: a retrospective analysis. </w:t>
      </w:r>
      <w:r w:rsidRPr="00E129EF">
        <w:rPr>
          <w:rFonts w:ascii="Times New Roman" w:hAnsi="Times New Roman" w:cs="Times New Roman"/>
          <w:i/>
          <w:sz w:val="20"/>
          <w:szCs w:val="20"/>
        </w:rPr>
        <w:t>BJOG: An International Journal of Obstetrics and Gynaec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27</w:t>
      </w:r>
      <w:r w:rsidRPr="00E129EF">
        <w:rPr>
          <w:rFonts w:ascii="Times New Roman" w:hAnsi="Times New Roman" w:cs="Times New Roman"/>
          <w:sz w:val="20"/>
          <w:szCs w:val="20"/>
        </w:rPr>
        <w:t xml:space="preserve">(9), 1116-1121. </w:t>
      </w:r>
      <w:hyperlink r:id="rId1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11/1471-0528.16278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C5317D6" w14:textId="7FF78169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Fontanella, F., Hannes, S., Keating, N., Martyn, F., Browne, I., Briet, J., . . . Baalman, J. H. (2020). COVID-19 infection during the third trimester of pregnancy: Current clinical dilemmas. </w:t>
      </w:r>
      <w:r w:rsidRPr="00E129EF">
        <w:rPr>
          <w:rFonts w:ascii="Times New Roman" w:hAnsi="Times New Roman" w:cs="Times New Roman"/>
          <w:i/>
          <w:sz w:val="20"/>
          <w:szCs w:val="20"/>
        </w:rPr>
        <w:t>European Journal of Obstetrics and Gynecology and Reproductive Bi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51</w:t>
      </w:r>
      <w:r w:rsidRPr="00E129EF">
        <w:rPr>
          <w:rFonts w:ascii="Times New Roman" w:hAnsi="Times New Roman" w:cs="Times New Roman"/>
          <w:sz w:val="20"/>
          <w:szCs w:val="20"/>
        </w:rPr>
        <w:t xml:space="preserve">, 268-271. </w:t>
      </w:r>
      <w:hyperlink r:id="rId1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ejogrb.2020.05.05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F90359F" w14:textId="6A8C7384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Franchi, M., Del Piccolo, L., Bosco, M., Tosadori, C., Casarin, J., Laganà, A. S., &amp; Garzon, S. (2020). COVID-19 and mental health in the obstetric population: a lesson from a case of puerperal psychosis. </w:t>
      </w:r>
      <w:r w:rsidRPr="00E129EF">
        <w:rPr>
          <w:rFonts w:ascii="Times New Roman" w:hAnsi="Times New Roman" w:cs="Times New Roman"/>
          <w:i/>
          <w:sz w:val="20"/>
          <w:szCs w:val="20"/>
        </w:rPr>
        <w:t>Minerva Ginecologica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72</w:t>
      </w:r>
      <w:r w:rsidRPr="00E129EF">
        <w:rPr>
          <w:rFonts w:ascii="Times New Roman" w:hAnsi="Times New Roman" w:cs="Times New Roman"/>
          <w:sz w:val="20"/>
          <w:szCs w:val="20"/>
        </w:rPr>
        <w:t xml:space="preserve">(5), 355-357. </w:t>
      </w:r>
      <w:hyperlink r:id="rId1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23736/s0026-4784.20.04606-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4A4B786" w14:textId="52FAC163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Ghema, K., Lehlimi, M., Toumi, H., Badre, A., Chemsi, M., Habzi, A., &amp; Benomar, S. (2021). Outcomes of newborns to mothers with COVID-19. </w:t>
      </w:r>
      <w:r w:rsidRPr="00E129EF">
        <w:rPr>
          <w:rFonts w:ascii="Times New Roman" w:hAnsi="Times New Roman" w:cs="Times New Roman"/>
          <w:i/>
          <w:sz w:val="20"/>
          <w:szCs w:val="20"/>
        </w:rPr>
        <w:t>Infect Dis Now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1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idnow.2021.03.00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7332314" w14:textId="38A1A85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lastRenderedPageBreak/>
        <w:t xml:space="preserve">Harahap, A., Harianto, A., Etika, R., Utomo, M. T., Angelika, D., Handayani, K. D., &amp; Arif Sampurna, M. T. (2021). Spontaneous Ileum Perforation in a premature twin with Coronavirus-19 positive mother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Pediatric Surgery Case Report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67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20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epsc.2021.10180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FC165CB" w14:textId="1D50D979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He, J. R., Xiao, Y. H., Ding, W., Shi, Y. L., He, X., Liu, X. D., . . . Qiu, X. (2021). Maternal, placental and neonatal outcomes after asymptomatic SARS-CoV-2 infection in the first trimester of pregnancy: A case report. </w:t>
      </w:r>
      <w:r w:rsidRPr="00E129EF">
        <w:rPr>
          <w:rFonts w:ascii="Times New Roman" w:hAnsi="Times New Roman" w:cs="Times New Roman"/>
          <w:i/>
          <w:sz w:val="20"/>
          <w:szCs w:val="20"/>
        </w:rPr>
        <w:t>Case Reports in Women's Health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1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21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crwh.2021.e00321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34A8960" w14:textId="2F8470BF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He, Z., Fang, Y., Zuo, Q., Huang, X., Lei, Y., Ren, X., &amp; Liu, D. (2021). Vertical transmission and kidney damage in newborns whose mothers had coronavirus disease 2019 during pregnancy. </w:t>
      </w:r>
      <w:r w:rsidRPr="00E129EF">
        <w:rPr>
          <w:rFonts w:ascii="Times New Roman" w:hAnsi="Times New Roman" w:cs="Times New Roman"/>
          <w:i/>
          <w:sz w:val="20"/>
          <w:szCs w:val="20"/>
        </w:rPr>
        <w:t>International Journal of Antimicrobial Agent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57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, 106260. </w:t>
      </w:r>
      <w:hyperlink r:id="rId22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ijantimicag.2020.10626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D3AB05C" w14:textId="74BD62FA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Hsu, A. L., Guan, M., Johannesen, E., Stephens, A. J., Khaleel, N., Kagan, N., . . . Wan, X. F. (2020). Placental SARS-CoV-2 in a pregnant woman with mild COVID-19 disease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Medical Virology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23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02/jmv.2638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2A196B5" w14:textId="606B2BD9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Jak, B., Zanirati, G., Rodrigues, F. V. F., Grahl, M., Krimberg, F., Pinzetta, G., . . . Marinowic, D. R. (2021). Case Report: Placental Maternal Vascular Malperfusion Affecting Late Fetal Development and Multiorgan Infection Caused by SARS-CoV-2 in Patient With PAI-1 4G/5G Polymorphism. </w:t>
      </w:r>
      <w:r w:rsidRPr="00E129EF">
        <w:rPr>
          <w:rFonts w:ascii="Times New Roman" w:hAnsi="Times New Roman" w:cs="Times New Roman"/>
          <w:i/>
          <w:sz w:val="20"/>
          <w:szCs w:val="20"/>
        </w:rPr>
        <w:t>Front Med (Lausanne)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8</w:t>
      </w:r>
      <w:r w:rsidRPr="00E129EF">
        <w:rPr>
          <w:rFonts w:ascii="Times New Roman" w:hAnsi="Times New Roman" w:cs="Times New Roman"/>
          <w:sz w:val="20"/>
          <w:szCs w:val="20"/>
        </w:rPr>
        <w:t xml:space="preserve">, 624166. </w:t>
      </w:r>
      <w:hyperlink r:id="rId24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3389/fmed.2021.62416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0D9DE80" w14:textId="15E828BB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Kamali Aghdam, M., Jafari, N., &amp; Eftekhari, K. (2020). Novel coronavirus in a 15-day-old neonate with clinical signs of sepsis, a case report. </w:t>
      </w:r>
      <w:r w:rsidRPr="00E129EF">
        <w:rPr>
          <w:rFonts w:ascii="Times New Roman" w:hAnsi="Times New Roman" w:cs="Times New Roman"/>
          <w:i/>
          <w:sz w:val="20"/>
          <w:szCs w:val="20"/>
        </w:rPr>
        <w:t>Infect Dis (Lond)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52</w:t>
      </w:r>
      <w:r w:rsidRPr="00E129EF">
        <w:rPr>
          <w:rFonts w:ascii="Times New Roman" w:hAnsi="Times New Roman" w:cs="Times New Roman"/>
          <w:sz w:val="20"/>
          <w:szCs w:val="20"/>
        </w:rPr>
        <w:t xml:space="preserve">(6), 427-429. </w:t>
      </w:r>
      <w:hyperlink r:id="rId25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80/23744235.2020.1747634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3AEEC6E" w14:textId="50CFC091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Kamity, R., Nayak, A., &amp; Dumpa, V. (2021). Pneumothorax in Neonates Born to COVID-19-Positive Mothers: Fact or Fortuity? </w:t>
      </w:r>
      <w:r w:rsidRPr="00E129EF">
        <w:rPr>
          <w:rFonts w:ascii="Times New Roman" w:hAnsi="Times New Roman" w:cs="Times New Roman"/>
          <w:i/>
          <w:sz w:val="20"/>
          <w:szCs w:val="20"/>
        </w:rPr>
        <w:t>AJP Rep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1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, e49-e53. </w:t>
      </w:r>
      <w:hyperlink r:id="rId2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1-172602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C8BB5F5" w14:textId="7B1BCC99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Khoury, R., Bernstein, P. S., Debolt, C., Stone, J., Sutton, D. M., Simpson, L. L., . . . Avila, K. (2020). Characteristics and Outcomes of 241 Births to Women With Severe Acute Respiratory Syndrome Coronavirus 2 (SARS-CoV-2) Infection at Five New York City Medical Centers. </w:t>
      </w:r>
      <w:r w:rsidRPr="00E129EF">
        <w:rPr>
          <w:rFonts w:ascii="Times New Roman" w:hAnsi="Times New Roman" w:cs="Times New Roman"/>
          <w:i/>
          <w:sz w:val="20"/>
          <w:szCs w:val="20"/>
        </w:rPr>
        <w:t>Obstetrics and Gynec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36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, 273-282. </w:t>
      </w:r>
      <w:hyperlink r:id="rId2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97/AOG.000000000000402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2535907" w14:textId="02416922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Kolkova, Z., Bjurström, M. F., Länsberg, J. K., Svedas, E., Hamer, M. A., Hansson, S. R., . . . Zaigham, M. (2020). Obstetric and intensive-care strategies in a high-risk pregnancy with critical respiratory failure due to COVID-19: A case report. </w:t>
      </w:r>
      <w:r w:rsidRPr="00E129EF">
        <w:rPr>
          <w:rFonts w:ascii="Times New Roman" w:hAnsi="Times New Roman" w:cs="Times New Roman"/>
          <w:i/>
          <w:sz w:val="20"/>
          <w:szCs w:val="20"/>
        </w:rPr>
        <w:t>Case Reports in Women's Health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7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2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crwh.2020.e0024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9A00326" w14:textId="2BD55EDF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Kuhrt, K., McMicking, J., Nanda, S., Nelson-Piercy, C., &amp; Shennan, A. (2020). Placental abruption in a twin pregnancy at 32 weeks’ gestation complicated by coronavirus disease 2019 without vertical transmission to the babies. </w:t>
      </w:r>
      <w:r w:rsidRPr="00E129EF">
        <w:rPr>
          <w:rFonts w:ascii="Times New Roman" w:hAnsi="Times New Roman" w:cs="Times New Roman"/>
          <w:i/>
          <w:sz w:val="20"/>
          <w:szCs w:val="20"/>
        </w:rPr>
        <w:t>American Journal of Obstetrics and Gynecology MFM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</w:t>
      </w:r>
      <w:r w:rsidRPr="00E129EF">
        <w:rPr>
          <w:rFonts w:ascii="Times New Roman" w:hAnsi="Times New Roman" w:cs="Times New Roman"/>
          <w:sz w:val="20"/>
          <w:szCs w:val="20"/>
        </w:rPr>
        <w:t xml:space="preserve">(3). </w:t>
      </w:r>
      <w:hyperlink r:id="rId2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ajogmf.2020.10013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EC9CBFD" w14:textId="72CB739A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Liu, P., Zheng, J., Yang, P., Wang, X., Wei, C., Zhang, S., . . . Zhang, Y. (2020). The immunologic status of newborns born to SARS-CoV-2-infected mothers in Wuhan, China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Allergy and Clinical Immun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6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, 101-109.e101. </w:t>
      </w:r>
      <w:hyperlink r:id="rId30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jaci.2020.04.038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EFC75ED" w14:textId="76DA355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Liu, W., Cheng, H., Wang, J., Ding, L., Zhou, Z., Liu, S., . . . Rong, Z. (2020). Clinical Analysis of Neonates Born to Mothers with or without COVID-19: A Retrospective Analysis of 48 Cases from Two Neonatal Intensive Care Units in Hubei Province. </w:t>
      </w:r>
      <w:r w:rsidRPr="00E129EF">
        <w:rPr>
          <w:rFonts w:ascii="Times New Roman" w:hAnsi="Times New Roman" w:cs="Times New Roman"/>
          <w:i/>
          <w:sz w:val="20"/>
          <w:szCs w:val="20"/>
        </w:rPr>
        <w:t>American Journal of Perinat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7</w:t>
      </w:r>
      <w:r w:rsidRPr="00E129EF">
        <w:rPr>
          <w:rFonts w:ascii="Times New Roman" w:hAnsi="Times New Roman" w:cs="Times New Roman"/>
          <w:sz w:val="20"/>
          <w:szCs w:val="20"/>
        </w:rPr>
        <w:t xml:space="preserve">(13), 1317-1323. </w:t>
      </w:r>
      <w:hyperlink r:id="rId31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0-171650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ABF5C4E" w14:textId="108D6B4C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Liu, W., Wang, J., Li, W., Zhou, Z., Liu, S., &amp; Rong, Z. (2020). Clinical characteristics of 19 neonates born to mothers with COVID-19. </w:t>
      </w:r>
      <w:r w:rsidRPr="00E129EF">
        <w:rPr>
          <w:rFonts w:ascii="Times New Roman" w:hAnsi="Times New Roman" w:cs="Times New Roman"/>
          <w:i/>
          <w:sz w:val="20"/>
          <w:szCs w:val="20"/>
        </w:rPr>
        <w:t>Frontiers of Medicine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, 193-198. </w:t>
      </w:r>
      <w:hyperlink r:id="rId32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07/s11684-020-0772-y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9446B27" w14:textId="08870A85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Lizama, O., Mucha, J., del Carmen Chincaro, M., Giraldo, G., Salazar, J., Agüero, K., . . . Espinoza, D. (2021). Pre and post-natal epidemiological and clinical features of neonates born from mothers infected with COVID-19 and 14-day follow-up post discharge in Lima, Peru. </w:t>
      </w:r>
      <w:r w:rsidRPr="00E129EF">
        <w:rPr>
          <w:rFonts w:ascii="Times New Roman" w:hAnsi="Times New Roman" w:cs="Times New Roman"/>
          <w:i/>
          <w:sz w:val="20"/>
          <w:szCs w:val="20"/>
        </w:rPr>
        <w:t>Revista Medica Herediana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2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, 5-11. </w:t>
      </w:r>
      <w:hyperlink r:id="rId33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20453/RMH.V32I1.3942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73C000D" w14:textId="236FD93A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Loret de Mola, C., Blumenberg, C., Martins, R. C., Martins-Silva, T., Carpena, M. X., Del-Ponte, B., . . . Cesar, J. A. (2021). Increased depression and anxiety during the COVID-19 pandemic in Brazilian mothers: a longitudinal study. </w:t>
      </w:r>
      <w:r w:rsidRPr="00E129EF">
        <w:rPr>
          <w:rFonts w:ascii="Times New Roman" w:hAnsi="Times New Roman" w:cs="Times New Roman"/>
          <w:i/>
          <w:sz w:val="20"/>
          <w:szCs w:val="20"/>
        </w:rPr>
        <w:t>Braz J Psychiatr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43</w:t>
      </w:r>
      <w:r w:rsidRPr="00E129EF">
        <w:rPr>
          <w:rFonts w:ascii="Times New Roman" w:hAnsi="Times New Roman" w:cs="Times New Roman"/>
          <w:sz w:val="20"/>
          <w:szCs w:val="20"/>
        </w:rPr>
        <w:t xml:space="preserve">(3), 337-338. </w:t>
      </w:r>
      <w:hyperlink r:id="rId34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590/1516-4446-2020-1628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95FB6A4" w14:textId="4436B7F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McCarty, K. L., Tucker, M., Lee, G., &amp; Pandey, V. (2021). Fetal inflammatory response syndrome associated with maternal SARS-CoV-2 infection. </w:t>
      </w:r>
      <w:r w:rsidRPr="00E129EF">
        <w:rPr>
          <w:rFonts w:ascii="Times New Roman" w:hAnsi="Times New Roman" w:cs="Times New Roman"/>
          <w:i/>
          <w:sz w:val="20"/>
          <w:szCs w:val="20"/>
        </w:rPr>
        <w:t>Pediatric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7</w:t>
      </w:r>
      <w:r w:rsidRPr="00E129EF">
        <w:rPr>
          <w:rFonts w:ascii="Times New Roman" w:hAnsi="Times New Roman" w:cs="Times New Roman"/>
          <w:sz w:val="20"/>
          <w:szCs w:val="20"/>
        </w:rPr>
        <w:t xml:space="preserve">(4). </w:t>
      </w:r>
      <w:hyperlink r:id="rId35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542/peds.2020-010132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2849463" w14:textId="7AE6C365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lastRenderedPageBreak/>
        <w:t xml:space="preserve">Mehta, H., Ivanovic, S., Cronin, A., VanBrunt, L., Mistry, N., Miller, R., . . . Rezai, F. (2020). Novel coronavirus-related acute respiratory distress syndrome in a patient with twin pregnancy: A case report. </w:t>
      </w:r>
      <w:r w:rsidRPr="00E129EF">
        <w:rPr>
          <w:rFonts w:ascii="Times New Roman" w:hAnsi="Times New Roman" w:cs="Times New Roman"/>
          <w:i/>
          <w:sz w:val="20"/>
          <w:szCs w:val="20"/>
        </w:rPr>
        <w:t>Case Rep Womens Health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7</w:t>
      </w:r>
      <w:r w:rsidRPr="00E129EF">
        <w:rPr>
          <w:rFonts w:ascii="Times New Roman" w:hAnsi="Times New Roman" w:cs="Times New Roman"/>
          <w:sz w:val="20"/>
          <w:szCs w:val="20"/>
        </w:rPr>
        <w:t xml:space="preserve">, e00220. </w:t>
      </w:r>
      <w:hyperlink r:id="rId3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crwh.2020.e0022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6F29EB3" w14:textId="29E957B5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Mejía Jiménez, I., Salvador López, R., García Rosas, E., Rodriguez de la Torre, I., Montes García, J., de la Cruz Conty, M. L., &amp; Martínez Pérez, O. (2021). Umbilical cord clamping and skin-to-skin contact in deliveries from women positive for SARS-CoV-2: a prospective observational study. </w:t>
      </w:r>
      <w:r w:rsidRPr="00E129EF">
        <w:rPr>
          <w:rFonts w:ascii="Times New Roman" w:hAnsi="Times New Roman" w:cs="Times New Roman"/>
          <w:i/>
          <w:sz w:val="20"/>
          <w:szCs w:val="20"/>
        </w:rPr>
        <w:t>BJOG: An International Journal of Obstetrics and Gynaec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28</w:t>
      </w:r>
      <w:r w:rsidRPr="00E129EF">
        <w:rPr>
          <w:rFonts w:ascii="Times New Roman" w:hAnsi="Times New Roman" w:cs="Times New Roman"/>
          <w:sz w:val="20"/>
          <w:szCs w:val="20"/>
        </w:rPr>
        <w:t xml:space="preserve">(5), 908-915. </w:t>
      </w:r>
      <w:hyperlink r:id="rId3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11/1471-0528.1659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EA64EE3" w14:textId="0684839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Mendoza-Hernández, M., Huerta-Niño de Rivera, I., Yoldi-Negrete, M., Saviñon-Tejeda, P., Franco-Cendejas, R., López-Jácome, L. E., &amp; Navarro-Castellanos, I. (2021). Probable Case of Vertical Transmission of SARS-CoV-2 in a Newborn in Mexico. </w:t>
      </w:r>
      <w:r w:rsidRPr="00E129EF">
        <w:rPr>
          <w:rFonts w:ascii="Times New Roman" w:hAnsi="Times New Roman" w:cs="Times New Roman"/>
          <w:i/>
          <w:sz w:val="20"/>
          <w:szCs w:val="20"/>
        </w:rPr>
        <w:t>Neonatology</w:t>
      </w:r>
      <w:r w:rsidRPr="00E129EF">
        <w:rPr>
          <w:rFonts w:ascii="Times New Roman" w:hAnsi="Times New Roman" w:cs="Times New Roman"/>
          <w:sz w:val="20"/>
          <w:szCs w:val="20"/>
        </w:rPr>
        <w:t xml:space="preserve">, 1-4. </w:t>
      </w:r>
      <w:hyperlink r:id="rId3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59/00051471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CF0E356" w14:textId="4D6D7BBA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Moeindarbary, S., Pourhoseini, A., Layegh, P., Shahriari, Z., Fayyaz, F., Bahrami, M., &amp; Rafiee, M. (2021). Neonates with coronavirus disease 2019 acquired from infected mothers: the incompatibility of maternal intensity and infant lung involvement: two case reports. </w:t>
      </w:r>
      <w:r w:rsidRPr="00E129EF">
        <w:rPr>
          <w:rFonts w:ascii="Times New Roman" w:hAnsi="Times New Roman" w:cs="Times New Roman"/>
          <w:i/>
          <w:sz w:val="20"/>
          <w:szCs w:val="20"/>
        </w:rPr>
        <w:t>J Med Case Rep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5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, 310. </w:t>
      </w:r>
      <w:hyperlink r:id="rId3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86/s13256-021-02698-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278E394" w14:textId="7355F098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Mulale, U. K., Kashamba, T., Strysko, J., &amp; Kyokunda, L. T. (2021). Fatal SARS-CoV-2 and Mycobacterium tuberculosis coinfection in an infant: insights from Botswana. </w:t>
      </w:r>
      <w:r w:rsidRPr="00E129EF">
        <w:rPr>
          <w:rFonts w:ascii="Times New Roman" w:hAnsi="Times New Roman" w:cs="Times New Roman"/>
          <w:i/>
          <w:sz w:val="20"/>
          <w:szCs w:val="20"/>
        </w:rPr>
        <w:t>BMJ Case Report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</w:t>
      </w:r>
      <w:r w:rsidRPr="00E129EF">
        <w:rPr>
          <w:rFonts w:ascii="Times New Roman" w:hAnsi="Times New Roman" w:cs="Times New Roman"/>
          <w:sz w:val="20"/>
          <w:szCs w:val="20"/>
        </w:rPr>
        <w:t xml:space="preserve">(4). </w:t>
      </w:r>
      <w:hyperlink r:id="rId40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36/bcr-2020-239701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6335666" w14:textId="24005AFC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Nakstad, B., Kaang, T., Gezmu, A. M., &amp; Strysko, J. (2021). Nosocomial SARS-CoV-2 transmission in a neonatal unit in Botswana: chronic overcrowding meets a novel pathogen. </w:t>
      </w:r>
      <w:r w:rsidRPr="00E129EF">
        <w:rPr>
          <w:rFonts w:ascii="Times New Roman" w:hAnsi="Times New Roman" w:cs="Times New Roman"/>
          <w:i/>
          <w:sz w:val="20"/>
          <w:szCs w:val="20"/>
        </w:rPr>
        <w:t>BMJ Case Report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</w:t>
      </w:r>
      <w:r w:rsidRPr="00E129EF">
        <w:rPr>
          <w:rFonts w:ascii="Times New Roman" w:hAnsi="Times New Roman" w:cs="Times New Roman"/>
          <w:sz w:val="20"/>
          <w:szCs w:val="20"/>
        </w:rPr>
        <w:t xml:space="preserve">(6). </w:t>
      </w:r>
      <w:hyperlink r:id="rId41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36/bcr-2021-242421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1B1351F" w14:textId="15A36FC3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Paramanathan, S., Kyng, K. J., Laursen, A. L., Jensen, L. D., Grejs, A. M., &amp; Jain, D. (2021). COVID-19 with severe acute respiratory distress in a pregnant woman leading to preterm caesarean section: A case report. </w:t>
      </w:r>
      <w:r w:rsidRPr="00E129EF">
        <w:rPr>
          <w:rFonts w:ascii="Times New Roman" w:hAnsi="Times New Roman" w:cs="Times New Roman"/>
          <w:i/>
          <w:sz w:val="20"/>
          <w:szCs w:val="20"/>
        </w:rPr>
        <w:t>Case Rep Womens Health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0</w:t>
      </w:r>
      <w:r w:rsidRPr="00E129EF">
        <w:rPr>
          <w:rFonts w:ascii="Times New Roman" w:hAnsi="Times New Roman" w:cs="Times New Roman"/>
          <w:sz w:val="20"/>
          <w:szCs w:val="20"/>
        </w:rPr>
        <w:t xml:space="preserve">, e00304. </w:t>
      </w:r>
      <w:hyperlink r:id="rId42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crwh.2021.e00304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DA32A85" w14:textId="641C661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Perlman, J., Oxford, C., Chang, C., Salvatore, C., &amp; Pace, J. D. (2020). Delivery Room Preparedness and Early Neonatal Outcomes during COVID-19 Pandemic in New York City. </w:t>
      </w:r>
      <w:r w:rsidRPr="00E129EF">
        <w:rPr>
          <w:rFonts w:ascii="Times New Roman" w:hAnsi="Times New Roman" w:cs="Times New Roman"/>
          <w:i/>
          <w:sz w:val="20"/>
          <w:szCs w:val="20"/>
        </w:rPr>
        <w:t>Pediatric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6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. </w:t>
      </w:r>
      <w:hyperlink r:id="rId43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542/peds.2020-156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AD95C4B" w14:textId="7192464F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Piersigilli, F., Carkeek, K., Hocq, C., van Grambezen, B., Hubinont, C., Chatzis, O., . . . Danhaive, O. (2020). COVID-19 in a 26-week preterm neonate. </w:t>
      </w:r>
      <w:r w:rsidRPr="00E129EF">
        <w:rPr>
          <w:rFonts w:ascii="Times New Roman" w:hAnsi="Times New Roman" w:cs="Times New Roman"/>
          <w:i/>
          <w:sz w:val="20"/>
          <w:szCs w:val="20"/>
        </w:rPr>
        <w:t>The Lancet Child and Adolescent Health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4</w:t>
      </w:r>
      <w:r w:rsidRPr="00E129EF">
        <w:rPr>
          <w:rFonts w:ascii="Times New Roman" w:hAnsi="Times New Roman" w:cs="Times New Roman"/>
          <w:sz w:val="20"/>
          <w:szCs w:val="20"/>
        </w:rPr>
        <w:t xml:space="preserve">(6), 476-478. </w:t>
      </w:r>
      <w:hyperlink r:id="rId44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S2352-4642(20)30140-1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564BBF1" w14:textId="564A328C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Rivera-Hernandez, P., Nair, J., Islam, S., Davidson, L., Chang, A., &amp; Elberson, V. (2020). Coronavirus Disease 2019 in a Premature Infant: Vertical Transmission and Antibody Response or Lack Thereof. </w:t>
      </w:r>
      <w:r w:rsidRPr="00E129EF">
        <w:rPr>
          <w:rFonts w:ascii="Times New Roman" w:hAnsi="Times New Roman" w:cs="Times New Roman"/>
          <w:i/>
          <w:sz w:val="20"/>
          <w:szCs w:val="20"/>
        </w:rPr>
        <w:t>AJP Report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0</w:t>
      </w:r>
      <w:r w:rsidRPr="00E129EF">
        <w:rPr>
          <w:rFonts w:ascii="Times New Roman" w:hAnsi="Times New Roman" w:cs="Times New Roman"/>
          <w:sz w:val="20"/>
          <w:szCs w:val="20"/>
        </w:rPr>
        <w:t xml:space="preserve">(3), E224-E227. </w:t>
      </w:r>
      <w:hyperlink r:id="rId45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0-171517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0873F63" w14:textId="724D8D3B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abharwal, V., Bartolome, R., Hassan, S. A., Levesque, B. M., Camelo, I. Y., Wachman, E. M., . . . Parker, M. G. (2021). Mother-Infant Dyads with COVID-19 at an Urban, Safety-Net Hospital: Clinical Manifestations and Birth Outcomes. </w:t>
      </w:r>
      <w:r w:rsidRPr="00E129EF">
        <w:rPr>
          <w:rFonts w:ascii="Times New Roman" w:hAnsi="Times New Roman" w:cs="Times New Roman"/>
          <w:i/>
          <w:sz w:val="20"/>
          <w:szCs w:val="20"/>
        </w:rPr>
        <w:t>American Journal of Perinat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38</w:t>
      </w:r>
      <w:r w:rsidRPr="00E129EF">
        <w:rPr>
          <w:rFonts w:ascii="Times New Roman" w:hAnsi="Times New Roman" w:cs="Times New Roman"/>
          <w:sz w:val="20"/>
          <w:szCs w:val="20"/>
        </w:rPr>
        <w:t xml:space="preserve">(7), 741-746. </w:t>
      </w:r>
      <w:hyperlink r:id="rId4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1-1726429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49CFDDF" w14:textId="555C011F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alik, I., &amp; Mehta, B. (2020). Tetralogy of Fallot palliation in a COVID-19 positive neonate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Clinical Anesthesia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66</w:t>
      </w:r>
      <w:r w:rsidRPr="00E129EF">
        <w:rPr>
          <w:rFonts w:ascii="Times New Roman" w:hAnsi="Times New Roman" w:cs="Times New Roman"/>
          <w:sz w:val="20"/>
          <w:szCs w:val="20"/>
        </w:rPr>
        <w:t xml:space="preserve">, 109914. </w:t>
      </w:r>
      <w:hyperlink r:id="rId4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jclinane.2020.109914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B8E2B48" w14:textId="65C23516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alvatori, G., De Rose, D. U., Concato, C., Alario, D., Olivini, N., Dotta, A., &amp; Campana, A. (2020). Managing COVID-19-Positive Maternal-Infant Dyads: An Italian Experience. </w:t>
      </w:r>
      <w:r w:rsidRPr="00E129EF">
        <w:rPr>
          <w:rFonts w:ascii="Times New Roman" w:hAnsi="Times New Roman" w:cs="Times New Roman"/>
          <w:i/>
          <w:sz w:val="20"/>
          <w:szCs w:val="20"/>
        </w:rPr>
        <w:t>Breastfeeding Medicine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5</w:t>
      </w:r>
      <w:r w:rsidRPr="00E129EF">
        <w:rPr>
          <w:rFonts w:ascii="Times New Roman" w:hAnsi="Times New Roman" w:cs="Times New Roman"/>
          <w:sz w:val="20"/>
          <w:szCs w:val="20"/>
        </w:rPr>
        <w:t xml:space="preserve">(5), 347-348. </w:t>
      </w:r>
      <w:hyperlink r:id="rId4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89/bfm.2020.009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26A9162" w14:textId="2212AEE9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choenmakers, S., Snijder, P., Verdijk, R. M., Kuiken, T., Kamphuis, S. S. M., Koopman, L. P., . . . Reiss, I. K. M. (2021). Severe Acute Respiratory Syndrome Coronavirus 2 Placental Infection and Inflammation Leading to Fetal Distress and Neonatal Multi-Organ Failure in an Asymptomatic Woman. </w:t>
      </w:r>
      <w:r w:rsidRPr="00E129EF">
        <w:rPr>
          <w:rFonts w:ascii="Times New Roman" w:hAnsi="Times New Roman" w:cs="Times New Roman"/>
          <w:i/>
          <w:sz w:val="20"/>
          <w:szCs w:val="20"/>
        </w:rPr>
        <w:t>J Pediatric Infect Dis Soc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0</w:t>
      </w:r>
      <w:r w:rsidRPr="00E129EF">
        <w:rPr>
          <w:rFonts w:ascii="Times New Roman" w:hAnsi="Times New Roman" w:cs="Times New Roman"/>
          <w:sz w:val="20"/>
          <w:szCs w:val="20"/>
        </w:rPr>
        <w:t xml:space="preserve">(5), 556-561. </w:t>
      </w:r>
      <w:hyperlink r:id="rId4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93/jpids/piaa153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66F5348" w14:textId="2ECCBD37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chwartz, D. A. (2020). An Analysis of 38 Pregnant Women with COVID-19, Their Newborn Infants, and Maternal-Fetal Transmission of SARS-CoV-2: Maternal Coronavirus Infections and Pregnancy Outcomes. </w:t>
      </w:r>
      <w:r w:rsidRPr="00E129EF">
        <w:rPr>
          <w:rFonts w:ascii="Times New Roman" w:hAnsi="Times New Roman" w:cs="Times New Roman"/>
          <w:i/>
          <w:sz w:val="20"/>
          <w:szCs w:val="20"/>
        </w:rPr>
        <w:t>Archives of Pathology and Laboratory Medicine</w:t>
      </w:r>
      <w:r w:rsidRPr="00E129EF">
        <w:rPr>
          <w:rFonts w:ascii="Times New Roman" w:hAnsi="Times New Roman" w:cs="Times New Roman"/>
          <w:sz w:val="20"/>
          <w:szCs w:val="20"/>
        </w:rPr>
        <w:t xml:space="preserve">. </w:t>
      </w:r>
      <w:hyperlink r:id="rId50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5858/arpa.2020-0901-SA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58F9B2C" w14:textId="1FB222B5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chwartz, D. A., Baldewijns, M., Benachi, A., Bugatti, M., Collins, R. R. J., De Luca, D., . . . Vivanti, A. J. (2021). Chronic Histiocytic Intervillositis With Trophoblast Necrosis Is a Risk Factor Associated With Placental Infection From Coronavirus Disease 2019 (COVID-19) and Intrauterine Maternal-Fetal Severe Acute </w:t>
      </w:r>
      <w:r w:rsidRPr="00E129EF">
        <w:rPr>
          <w:rFonts w:ascii="Times New Roman" w:hAnsi="Times New Roman" w:cs="Times New Roman"/>
          <w:sz w:val="20"/>
          <w:szCs w:val="20"/>
        </w:rPr>
        <w:lastRenderedPageBreak/>
        <w:t xml:space="preserve">Respiratory Syndrome Coronavirus 2 (SARS-CoV-2) Transmission in Live-Born and Stillborn Infants. </w:t>
      </w:r>
      <w:r w:rsidRPr="00E129EF">
        <w:rPr>
          <w:rFonts w:ascii="Times New Roman" w:hAnsi="Times New Roman" w:cs="Times New Roman"/>
          <w:i/>
          <w:sz w:val="20"/>
          <w:szCs w:val="20"/>
        </w:rPr>
        <w:t>Archives of Pathology and Laboratory Medicine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5</w:t>
      </w:r>
      <w:r w:rsidRPr="00E129EF">
        <w:rPr>
          <w:rFonts w:ascii="Times New Roman" w:hAnsi="Times New Roman" w:cs="Times New Roman"/>
          <w:sz w:val="20"/>
          <w:szCs w:val="20"/>
        </w:rPr>
        <w:t xml:space="preserve">(5), 517-528. </w:t>
      </w:r>
      <w:hyperlink r:id="rId51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5858/arpa.2020-0771-SA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571FF69" w14:textId="747464FA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haiba, L. A., Hadid, A., Altirkawi, K. A., Bakheet, H. M., Alherz, A. M., Hussain, S. A., . . . Alzamil, F. A. (2021). Case Report: Neonatal Multi-System Inflammatory Syndrome Associated With SARS-CoV-2 Exposure in Two Cases From Saudi Arabia. </w:t>
      </w:r>
      <w:r w:rsidRPr="00E129EF">
        <w:rPr>
          <w:rFonts w:ascii="Times New Roman" w:hAnsi="Times New Roman" w:cs="Times New Roman"/>
          <w:i/>
          <w:sz w:val="20"/>
          <w:szCs w:val="20"/>
        </w:rPr>
        <w:t>Front Pediatr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9</w:t>
      </w:r>
      <w:r w:rsidRPr="00E129EF">
        <w:rPr>
          <w:rFonts w:ascii="Times New Roman" w:hAnsi="Times New Roman" w:cs="Times New Roman"/>
          <w:sz w:val="20"/>
          <w:szCs w:val="20"/>
        </w:rPr>
        <w:t xml:space="preserve">, 652857. </w:t>
      </w:r>
      <w:hyperlink r:id="rId52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3389/fped.2021.65285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13D0DD4" w14:textId="187CD08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ilverstein, J. S., Limaye, M. A., Brubaker, S. G., Roman, A. S., Bautista, J., Chervenak, J., . . . Penfield, C. A. (2020). Acute Respiratory Decompensation Requiring Intubation in Pregnant Women with SARS-CoV-2 (COVID-19). </w:t>
      </w:r>
      <w:r w:rsidRPr="00E129EF">
        <w:rPr>
          <w:rFonts w:ascii="Times New Roman" w:hAnsi="Times New Roman" w:cs="Times New Roman"/>
          <w:i/>
          <w:sz w:val="20"/>
          <w:szCs w:val="20"/>
        </w:rPr>
        <w:t>AJP Rep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0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, e169-e175. </w:t>
      </w:r>
      <w:hyperlink r:id="rId53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55/s-0040-171292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B89D9C3" w14:textId="1B2AB298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ola, A., Rodríguez, S., Cardetti, M., &amp; Dávila, C. (2020). [Perinatal COVID-19 in Latin America]. </w:t>
      </w:r>
      <w:r w:rsidRPr="00E129EF">
        <w:rPr>
          <w:rFonts w:ascii="Times New Roman" w:hAnsi="Times New Roman" w:cs="Times New Roman"/>
          <w:i/>
          <w:sz w:val="20"/>
          <w:szCs w:val="20"/>
        </w:rPr>
        <w:t>Revista Panamericana de Salud Publica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44</w:t>
      </w:r>
      <w:r w:rsidRPr="00E129EF">
        <w:rPr>
          <w:rFonts w:ascii="Times New Roman" w:hAnsi="Times New Roman" w:cs="Times New Roman"/>
          <w:sz w:val="20"/>
          <w:szCs w:val="20"/>
        </w:rPr>
        <w:t xml:space="preserve">, e47. </w:t>
      </w:r>
      <w:hyperlink r:id="rId54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26633/rpsp.2020.47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2CA638C" w14:textId="387DF47D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oumana, A., Samaila, A., Moustapha, L. M., Kamaye, M., Daouda, B., Salifou, I. A., . . . Ibrahim, M. L. (2020). A Fatal Case of COVID-19 in an Infant with Severe Acute Malnutrition Admitted to a Paediatric Ward in Niger. </w:t>
      </w:r>
      <w:r w:rsidRPr="00E129EF">
        <w:rPr>
          <w:rFonts w:ascii="Times New Roman" w:hAnsi="Times New Roman" w:cs="Times New Roman"/>
          <w:i/>
          <w:sz w:val="20"/>
          <w:szCs w:val="20"/>
        </w:rPr>
        <w:t>Case Rep Pediatr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2020</w:t>
      </w:r>
      <w:r w:rsidRPr="00E129EF">
        <w:rPr>
          <w:rFonts w:ascii="Times New Roman" w:hAnsi="Times New Roman" w:cs="Times New Roman"/>
          <w:sz w:val="20"/>
          <w:szCs w:val="20"/>
        </w:rPr>
        <w:t xml:space="preserve">, 8847415. </w:t>
      </w:r>
      <w:hyperlink r:id="rId55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155/2020/884741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A22F024" w14:textId="1C4D42B0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Sánchez-Luna, M., Fernández Colomer, B., de Alba Romero, C., Alarcón Allen, A., Baña Souto, A., Camba Longueira, F., . . . Zamora Flores, E. (2021). Neonates Born to Mothers With COVID-19: Data From the Spanish Society of Neonatology Registry. </w:t>
      </w:r>
      <w:r w:rsidRPr="00E129EF">
        <w:rPr>
          <w:rFonts w:ascii="Times New Roman" w:hAnsi="Times New Roman" w:cs="Times New Roman"/>
          <w:i/>
          <w:sz w:val="20"/>
          <w:szCs w:val="20"/>
        </w:rPr>
        <w:t>Pediatrics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47</w:t>
      </w:r>
      <w:r w:rsidRPr="00E129EF">
        <w:rPr>
          <w:rFonts w:ascii="Times New Roman" w:hAnsi="Times New Roman" w:cs="Times New Roman"/>
          <w:sz w:val="20"/>
          <w:szCs w:val="20"/>
        </w:rPr>
        <w:t xml:space="preserve">(2). </w:t>
      </w:r>
      <w:hyperlink r:id="rId56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542/peds.2020-015065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D4F2A79" w14:textId="0F58041F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Xu, Y., Wu, Q., Levkoff, S. E., &amp; Jedwab, M. (2020). Material hardship and parenting stress among grandparent kinship providers during the COVID-19 pandemic: The mediating role of grandparents' mental health. </w:t>
      </w:r>
      <w:r w:rsidRPr="00E129EF">
        <w:rPr>
          <w:rFonts w:ascii="Times New Roman" w:hAnsi="Times New Roman" w:cs="Times New Roman"/>
          <w:i/>
          <w:sz w:val="20"/>
          <w:szCs w:val="20"/>
        </w:rPr>
        <w:t>Child Abuse and Neglect</w:t>
      </w:r>
      <w:r w:rsidRPr="00E129EF">
        <w:rPr>
          <w:rFonts w:ascii="Times New Roman" w:hAnsi="Times New Roman" w:cs="Times New Roman"/>
          <w:sz w:val="20"/>
          <w:szCs w:val="20"/>
        </w:rPr>
        <w:t xml:space="preserve">, 104700. </w:t>
      </w:r>
      <w:hyperlink r:id="rId57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chiabu.2020.104700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9442964" w14:textId="35D15F8E" w:rsidR="00E129EF" w:rsidRPr="00E129EF" w:rsidRDefault="00E129EF" w:rsidP="00E129E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Yang, P., Wang, X., Liu, P., Wei, C., He, B., Zheng, J., &amp; Zhao, D. (2020). Clinical characteristics and risk assessment of newborns born to mothers with COVID-19. </w:t>
      </w:r>
      <w:r w:rsidRPr="00E129EF">
        <w:rPr>
          <w:rFonts w:ascii="Times New Roman" w:hAnsi="Times New Roman" w:cs="Times New Roman"/>
          <w:i/>
          <w:sz w:val="20"/>
          <w:szCs w:val="20"/>
        </w:rPr>
        <w:t>Journal of Clinical Virology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127</w:t>
      </w:r>
      <w:r w:rsidRPr="00E129EF">
        <w:rPr>
          <w:rFonts w:ascii="Times New Roman" w:hAnsi="Times New Roman" w:cs="Times New Roman"/>
          <w:sz w:val="20"/>
          <w:szCs w:val="20"/>
        </w:rPr>
        <w:t xml:space="preserve">, 104356. </w:t>
      </w:r>
      <w:hyperlink r:id="rId58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jcv.2020.10435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DDD8C4D" w14:textId="6658891F" w:rsidR="00E129EF" w:rsidRPr="00E129EF" w:rsidRDefault="00E129EF" w:rsidP="00E129E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t xml:space="preserve">Zhu, H., Wang, L., Fang, C., Peng, S., Zhang, L., Chang, G., . . . Zhou, W. (2020). Clinical analysis of 10 neonates born to mothers with 2019-nCoV pneumonia. </w:t>
      </w:r>
      <w:r w:rsidRPr="00E129EF">
        <w:rPr>
          <w:rFonts w:ascii="Times New Roman" w:hAnsi="Times New Roman" w:cs="Times New Roman"/>
          <w:i/>
          <w:sz w:val="20"/>
          <w:szCs w:val="20"/>
        </w:rPr>
        <w:t>Transl Pediatr</w:t>
      </w:r>
      <w:r w:rsidRPr="00E129EF">
        <w:rPr>
          <w:rFonts w:ascii="Times New Roman" w:hAnsi="Times New Roman" w:cs="Times New Roman"/>
          <w:sz w:val="20"/>
          <w:szCs w:val="20"/>
        </w:rPr>
        <w:t>,</w:t>
      </w:r>
      <w:r w:rsidRPr="00E129EF">
        <w:rPr>
          <w:rFonts w:ascii="Times New Roman" w:hAnsi="Times New Roman" w:cs="Times New Roman"/>
          <w:i/>
          <w:sz w:val="20"/>
          <w:szCs w:val="20"/>
        </w:rPr>
        <w:t xml:space="preserve"> 9</w:t>
      </w:r>
      <w:r w:rsidRPr="00E129EF">
        <w:rPr>
          <w:rFonts w:ascii="Times New Roman" w:hAnsi="Times New Roman" w:cs="Times New Roman"/>
          <w:sz w:val="20"/>
          <w:szCs w:val="20"/>
        </w:rPr>
        <w:t xml:space="preserve">(1), 51-60. </w:t>
      </w:r>
      <w:hyperlink r:id="rId59" w:history="1">
        <w:r w:rsidRPr="00E129EF">
          <w:rPr>
            <w:rStyle w:val="Hyperlink"/>
            <w:rFonts w:ascii="Times New Roman" w:hAnsi="Times New Roman" w:cs="Times New Roman"/>
            <w:sz w:val="20"/>
            <w:szCs w:val="20"/>
          </w:rPr>
          <w:t>https://doi.org/10.21037/tp.2020.02.06</w:t>
        </w:r>
      </w:hyperlink>
      <w:r w:rsidRPr="00E129EF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9CE38C2" w14:textId="0455E276" w:rsidR="00614D89" w:rsidRPr="00E129EF" w:rsidRDefault="002A0958" w:rsidP="006A31B5">
      <w:pPr>
        <w:rPr>
          <w:rFonts w:ascii="Times New Roman" w:hAnsi="Times New Roman" w:cs="Times New Roman"/>
          <w:sz w:val="20"/>
          <w:szCs w:val="20"/>
        </w:rPr>
      </w:pPr>
      <w:r w:rsidRPr="00E129EF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614D89" w:rsidRPr="00E129EF">
      <w:pgSz w:w="16838" w:h="11906" w:orient="landscape"/>
      <w:pgMar w:top="1701" w:right="1417" w:bottom="1701" w:left="1417" w:header="708" w:footer="708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14D89"/>
    <w:rsid w:val="002A0958"/>
    <w:rsid w:val="0056363E"/>
    <w:rsid w:val="00587FB8"/>
    <w:rsid w:val="00614D89"/>
    <w:rsid w:val="00630199"/>
    <w:rsid w:val="006A31B5"/>
    <w:rsid w:val="007E2709"/>
    <w:rsid w:val="00B046AF"/>
    <w:rsid w:val="00E129EF"/>
    <w:rsid w:val="00EC59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979256"/>
  <w15:docId w15:val="{B179576B-A0C7-45EA-8690-89B99DCB19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C0471"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styleId="Tabelacomgrade">
    <w:name w:val="Table Grid"/>
    <w:basedOn w:val="Tabelanormal"/>
    <w:uiPriority w:val="39"/>
    <w:rsid w:val="001C04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1">
    <w:basedOn w:val="TableNormal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2">
    <w:basedOn w:val="TableNormal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character" w:styleId="Hyperlink">
    <w:name w:val="Hyperlink"/>
    <w:basedOn w:val="Fontepargpadro"/>
    <w:uiPriority w:val="99"/>
    <w:unhideWhenUsed/>
    <w:rsid w:val="006A31B5"/>
    <w:rPr>
      <w:color w:val="0563C1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A095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2A0958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2A0958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Fontepargpadro"/>
    <w:link w:val="EndNoteBibliography"/>
    <w:rsid w:val="002A0958"/>
    <w:rPr>
      <w:noProof/>
    </w:rPr>
  </w:style>
  <w:style w:type="character" w:styleId="MenoPendente">
    <w:name w:val="Unresolved Mention"/>
    <w:basedOn w:val="Fontepargpadro"/>
    <w:uiPriority w:val="99"/>
    <w:semiHidden/>
    <w:unhideWhenUsed/>
    <w:rsid w:val="002A095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844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16/j.jri.2020.103243" TargetMode="External"/><Relationship Id="rId18" Type="http://schemas.openxmlformats.org/officeDocument/2006/relationships/hyperlink" Target="https://doi.org/10.23736/s0026-4784.20.04606-7" TargetMode="External"/><Relationship Id="rId26" Type="http://schemas.openxmlformats.org/officeDocument/2006/relationships/hyperlink" Target="https://doi.org/10.1055/s-0041-1726020" TargetMode="External"/><Relationship Id="rId39" Type="http://schemas.openxmlformats.org/officeDocument/2006/relationships/hyperlink" Target="https://doi.org/10.1186/s13256-021-02698-5" TargetMode="External"/><Relationship Id="rId21" Type="http://schemas.openxmlformats.org/officeDocument/2006/relationships/hyperlink" Target="https://doi.org/10.1016/j.crwh.2021.e00321" TargetMode="External"/><Relationship Id="rId34" Type="http://schemas.openxmlformats.org/officeDocument/2006/relationships/hyperlink" Target="https://doi.org/10.1590/1516-4446-2020-1628" TargetMode="External"/><Relationship Id="rId42" Type="http://schemas.openxmlformats.org/officeDocument/2006/relationships/hyperlink" Target="https://doi.org/10.1016/j.crwh.2021.e00304" TargetMode="External"/><Relationship Id="rId47" Type="http://schemas.openxmlformats.org/officeDocument/2006/relationships/hyperlink" Target="https://doi.org/10.1016/j.jclinane.2020.109914" TargetMode="External"/><Relationship Id="rId50" Type="http://schemas.openxmlformats.org/officeDocument/2006/relationships/hyperlink" Target="https://doi.org/10.5858/arpa.2020-0901-SA" TargetMode="External"/><Relationship Id="rId55" Type="http://schemas.openxmlformats.org/officeDocument/2006/relationships/hyperlink" Target="https://doi.org/10.1155/2020/8847415" TargetMode="External"/><Relationship Id="rId7" Type="http://schemas.openxmlformats.org/officeDocument/2006/relationships/hyperlink" Target="https://doi.org/10.1016/j.ejogrb.2020.07.008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111/1471-0528.16278" TargetMode="External"/><Relationship Id="rId29" Type="http://schemas.openxmlformats.org/officeDocument/2006/relationships/hyperlink" Target="https://doi.org/10.1016/j.ajogmf.2020.100135" TargetMode="External"/><Relationship Id="rId11" Type="http://schemas.openxmlformats.org/officeDocument/2006/relationships/hyperlink" Target="https://doi.org/10.1055/s-0041-1726036" TargetMode="External"/><Relationship Id="rId24" Type="http://schemas.openxmlformats.org/officeDocument/2006/relationships/hyperlink" Target="https://doi.org/10.3389/fmed.2021.624166" TargetMode="External"/><Relationship Id="rId32" Type="http://schemas.openxmlformats.org/officeDocument/2006/relationships/hyperlink" Target="https://doi.org/10.1007/s11684-020-0772-y" TargetMode="External"/><Relationship Id="rId37" Type="http://schemas.openxmlformats.org/officeDocument/2006/relationships/hyperlink" Target="https://doi.org/10.1111/1471-0528.16597" TargetMode="External"/><Relationship Id="rId40" Type="http://schemas.openxmlformats.org/officeDocument/2006/relationships/hyperlink" Target="https://doi.org/10.1136/bcr-2020-239701" TargetMode="External"/><Relationship Id="rId45" Type="http://schemas.openxmlformats.org/officeDocument/2006/relationships/hyperlink" Target="https://doi.org/10.1055/s-0040-1715176" TargetMode="External"/><Relationship Id="rId53" Type="http://schemas.openxmlformats.org/officeDocument/2006/relationships/hyperlink" Target="https://doi.org/10.1055/s-0040-1712925" TargetMode="External"/><Relationship Id="rId58" Type="http://schemas.openxmlformats.org/officeDocument/2006/relationships/hyperlink" Target="https://doi.org/10.1016/j.jcv.2020.104356" TargetMode="External"/><Relationship Id="rId5" Type="http://schemas.openxmlformats.org/officeDocument/2006/relationships/hyperlink" Target="https://doi.org/10.3390/children7080087" TargetMode="External"/><Relationship Id="rId61" Type="http://schemas.openxmlformats.org/officeDocument/2006/relationships/theme" Target="theme/theme1.xml"/><Relationship Id="rId19" Type="http://schemas.openxmlformats.org/officeDocument/2006/relationships/hyperlink" Target="https://doi.org/10.1016/j.idnow.2021.03.003" TargetMode="External"/><Relationship Id="rId14" Type="http://schemas.openxmlformats.org/officeDocument/2006/relationships/hyperlink" Target="https://doi.org/10.1016/j.reprotox.2020.11.008" TargetMode="External"/><Relationship Id="rId22" Type="http://schemas.openxmlformats.org/officeDocument/2006/relationships/hyperlink" Target="https://doi.org/10.1016/j.ijantimicag.2020.106260" TargetMode="External"/><Relationship Id="rId27" Type="http://schemas.openxmlformats.org/officeDocument/2006/relationships/hyperlink" Target="https://doi.org/10.1097/AOG.0000000000004025" TargetMode="External"/><Relationship Id="rId30" Type="http://schemas.openxmlformats.org/officeDocument/2006/relationships/hyperlink" Target="https://doi.org/10.1016/j.jaci.2020.04.038" TargetMode="External"/><Relationship Id="rId35" Type="http://schemas.openxmlformats.org/officeDocument/2006/relationships/hyperlink" Target="https://doi.org/10.1542/peds.2020-010132" TargetMode="External"/><Relationship Id="rId43" Type="http://schemas.openxmlformats.org/officeDocument/2006/relationships/hyperlink" Target="https://doi.org/10.1542/peds.2020-1567" TargetMode="External"/><Relationship Id="rId48" Type="http://schemas.openxmlformats.org/officeDocument/2006/relationships/hyperlink" Target="https://doi.org/10.1089/bfm.2020.0095" TargetMode="External"/><Relationship Id="rId56" Type="http://schemas.openxmlformats.org/officeDocument/2006/relationships/hyperlink" Target="https://doi.org/10.1542/peds.2020-015065" TargetMode="External"/><Relationship Id="rId8" Type="http://schemas.openxmlformats.org/officeDocument/2006/relationships/hyperlink" Target="https://doi.org/10.3389/fped.2020.565522" TargetMode="External"/><Relationship Id="rId51" Type="http://schemas.openxmlformats.org/officeDocument/2006/relationships/hyperlink" Target="https://doi.org/10.5858/arpa.2020-0771-SA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doi.org/10.1016/j.ejogrb.2020.05.025" TargetMode="External"/><Relationship Id="rId17" Type="http://schemas.openxmlformats.org/officeDocument/2006/relationships/hyperlink" Target="https://doi.org/10.1016/j.ejogrb.2020.05.053" TargetMode="External"/><Relationship Id="rId25" Type="http://schemas.openxmlformats.org/officeDocument/2006/relationships/hyperlink" Target="https://doi.org/10.1080/23744235.2020.1747634" TargetMode="External"/><Relationship Id="rId33" Type="http://schemas.openxmlformats.org/officeDocument/2006/relationships/hyperlink" Target="https://doi.org/10.20453/RMH.V32I1.3942" TargetMode="External"/><Relationship Id="rId38" Type="http://schemas.openxmlformats.org/officeDocument/2006/relationships/hyperlink" Target="https://doi.org/10.1159/000514710" TargetMode="External"/><Relationship Id="rId46" Type="http://schemas.openxmlformats.org/officeDocument/2006/relationships/hyperlink" Target="https://doi.org/10.1055/s-0041-1726429" TargetMode="External"/><Relationship Id="rId59" Type="http://schemas.openxmlformats.org/officeDocument/2006/relationships/hyperlink" Target="https://doi.org/10.21037/tp.2020.02.06" TargetMode="External"/><Relationship Id="rId20" Type="http://schemas.openxmlformats.org/officeDocument/2006/relationships/hyperlink" Target="https://doi.org/10.1016/j.epsc.2021.101807" TargetMode="External"/><Relationship Id="rId41" Type="http://schemas.openxmlformats.org/officeDocument/2006/relationships/hyperlink" Target="https://doi.org/10.1136/bcr-2021-242421" TargetMode="External"/><Relationship Id="rId54" Type="http://schemas.openxmlformats.org/officeDocument/2006/relationships/hyperlink" Target="https://doi.org/10.26633/rpsp.2020.47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111/jog.14493" TargetMode="External"/><Relationship Id="rId15" Type="http://schemas.openxmlformats.org/officeDocument/2006/relationships/hyperlink" Target="https://doi.org/10.7759/cureus.13699" TargetMode="External"/><Relationship Id="rId23" Type="http://schemas.openxmlformats.org/officeDocument/2006/relationships/hyperlink" Target="https://doi.org/10.1002/jmv.26386" TargetMode="External"/><Relationship Id="rId28" Type="http://schemas.openxmlformats.org/officeDocument/2006/relationships/hyperlink" Target="https://doi.org/10.1016/j.crwh.2020.e00240" TargetMode="External"/><Relationship Id="rId36" Type="http://schemas.openxmlformats.org/officeDocument/2006/relationships/hyperlink" Target="https://doi.org/10.1016/j.crwh.2020.e00220" TargetMode="External"/><Relationship Id="rId49" Type="http://schemas.openxmlformats.org/officeDocument/2006/relationships/hyperlink" Target="https://doi.org/10.1093/jpids/piaa153" TargetMode="External"/><Relationship Id="rId57" Type="http://schemas.openxmlformats.org/officeDocument/2006/relationships/hyperlink" Target="https://doi.org/10.1016/j.chiabu.2020.104700" TargetMode="External"/><Relationship Id="rId10" Type="http://schemas.openxmlformats.org/officeDocument/2006/relationships/hyperlink" Target="https://doi.org/10.1016/s0140-6736(20)30360-3" TargetMode="External"/><Relationship Id="rId31" Type="http://schemas.openxmlformats.org/officeDocument/2006/relationships/hyperlink" Target="https://doi.org/10.1055/s-0040-1716505" TargetMode="External"/><Relationship Id="rId44" Type="http://schemas.openxmlformats.org/officeDocument/2006/relationships/hyperlink" Target="https://doi.org/10.1016/S2352-4642(20)30140-1" TargetMode="External"/><Relationship Id="rId52" Type="http://schemas.openxmlformats.org/officeDocument/2006/relationships/hyperlink" Target="https://doi.org/10.3389/fped.2021.652857" TargetMode="External"/><Relationship Id="rId6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186/s40748-021-00127-5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zIEMrKC3QdKesOwL7JYLtiCNglA==">AMUW2mXq19wKy8vh9bvS+TZnABGQykNT6di5JJpf67cHZQa+DgI2i1xemD1QbsN+ZEZU55Hg6PrXEGGjBTkjdIra7vqmTCkz+oh1e2kHL6kgxUBWOLQc8w2qRa6+Moj9VLrYBxecom2f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4068</Words>
  <Characters>75970</Characters>
  <Application>Microsoft Office Word</Application>
  <DocSecurity>0</DocSecurity>
  <Lines>633</Lines>
  <Paragraphs>17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nna, Ana Luiza</dc:creator>
  <cp:lastModifiedBy>Penna, Ana Luiza</cp:lastModifiedBy>
  <cp:revision>2</cp:revision>
  <dcterms:created xsi:type="dcterms:W3CDTF">2022-04-13T05:32:00Z</dcterms:created>
  <dcterms:modified xsi:type="dcterms:W3CDTF">2022-04-13T05:32:00Z</dcterms:modified>
</cp:coreProperties>
</file>